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FF76522"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proofErr w:type="gramStart"/>
      <w:r w:rsidR="008C47DE">
        <w:rPr>
          <w:rFonts w:ascii="Times New Roman" w:hAnsi="Times New Roman"/>
        </w:rPr>
        <w:t>Other</w:t>
      </w:r>
      <w:proofErr w:type="gramEnd"/>
      <w:r w:rsidR="008C47DE">
        <w:rPr>
          <w:rFonts w:ascii="Times New Roman" w:hAnsi="Times New Roman"/>
        </w:rPr>
        <w:t xml:space="preserve">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headerReference w:type="default" r:id="rId8"/>
          <w:footerReference w:type="even" r:id="rId9"/>
          <w:footerReference w:type="default" r:id="rId10"/>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0941F228"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1" \o "McKelvey, 1996 #33" </w:instrText>
      </w:r>
      <w:ins w:id="0"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McKelvey et al. 1996</w:t>
      </w:r>
      <w:r w:rsidR="00AE09DE">
        <w:rPr>
          <w:rFonts w:ascii="Times New Roman" w:hAnsi="Times New Roman" w:cs="Times New Roman"/>
          <w:noProof/>
        </w:rPr>
        <w:fldChar w:fldCharType="end"/>
      </w:r>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w:t>
      </w:r>
      <w:proofErr w:type="spellStart"/>
      <w:r>
        <w:rPr>
          <w:rFonts w:ascii="Times New Roman" w:hAnsi="Times New Roman" w:cs="Times New Roman"/>
        </w:rPr>
        <w:t>serotinus</w:t>
      </w:r>
      <w:proofErr w:type="spellEnd"/>
      <w:r>
        <w:rPr>
          <w:rFonts w:ascii="Times New Roman" w:hAnsi="Times New Roman" w:cs="Times New Roman"/>
        </w:rPr>
        <w:t xml:space="preserve">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5" \o "Collins, 2011 #13" </w:instrText>
      </w:r>
      <w:ins w:id="1"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Collins et al. 2011</w:t>
      </w:r>
      <w:r w:rsidR="00AE09DE">
        <w:rPr>
          <w:rFonts w:ascii="Times New Roman" w:hAnsi="Times New Roman" w:cs="Times New Roman"/>
          <w:noProof/>
        </w:rPr>
        <w:fldChar w:fldCharType="end"/>
      </w:r>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6" \o "Westerling, 2003 #7" </w:instrText>
      </w:r>
      <w:ins w:id="2"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Westerling and Swetnam 2003</w:t>
      </w:r>
      <w:r w:rsidR="00AE09DE">
        <w:rPr>
          <w:rFonts w:ascii="Times New Roman" w:hAnsi="Times New Roman" w:cs="Times New Roman"/>
          <w:noProof/>
        </w:rPr>
        <w:fldChar w:fldCharType="end"/>
      </w:r>
      <w:r w:rsidR="00A27F96">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4" \o "Stephens, 2013 #6" </w:instrText>
      </w:r>
      <w:ins w:id="3"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Stephens et al. 2013</w:t>
      </w:r>
      <w:r w:rsidR="00AE09DE">
        <w:rPr>
          <w:rFonts w:ascii="Times New Roman" w:hAnsi="Times New Roman" w:cs="Times New Roman"/>
          <w:noProof/>
        </w:rPr>
        <w:fldChar w:fldCharType="end"/>
      </w:r>
      <w:r w:rsidR="00A27F96">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2" \o "North, 2015 #8" </w:instrText>
      </w:r>
      <w:ins w:id="4"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North et al. 2015</w:t>
      </w:r>
      <w:r w:rsidR="00AE09DE">
        <w:rPr>
          <w:rFonts w:ascii="Times New Roman" w:hAnsi="Times New Roman" w:cs="Times New Roman"/>
          <w:noProof/>
        </w:rPr>
        <w:fldChar w:fldCharType="end"/>
      </w:r>
      <w:r w:rsidR="00A27F96">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5" \o "Stephens, 2016 #2" </w:instrText>
      </w:r>
      <w:ins w:id="5"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Stephens et al. 2016</w:t>
      </w:r>
      <w:r w:rsidR="00AE09DE">
        <w:rPr>
          <w:rFonts w:ascii="Times New Roman" w:hAnsi="Times New Roman" w:cs="Times New Roman"/>
          <w:noProof/>
        </w:rPr>
        <w:fldChar w:fldCharType="end"/>
      </w:r>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6"/>
      <w:proofErr w:type="spellStart"/>
      <w:r>
        <w:rPr>
          <w:rFonts w:ascii="Times New Roman" w:hAnsi="Times New Roman" w:cs="Times New Roman"/>
        </w:rPr>
        <w:t>CalFire</w:t>
      </w:r>
      <w:proofErr w:type="spellEnd"/>
      <w:r>
        <w:rPr>
          <w:rFonts w:ascii="Times New Roman" w:hAnsi="Times New Roman" w:cs="Times New Roman"/>
        </w:rPr>
        <w:t xml:space="preserve">, 2018a, </w:t>
      </w:r>
      <w:proofErr w:type="spellStart"/>
      <w:r>
        <w:rPr>
          <w:rFonts w:ascii="Times New Roman" w:hAnsi="Times New Roman" w:cs="Times New Roman"/>
        </w:rPr>
        <w:t>CalFire</w:t>
      </w:r>
      <w:proofErr w:type="spellEnd"/>
      <w:r>
        <w:rPr>
          <w:rFonts w:ascii="Times New Roman" w:hAnsi="Times New Roman" w:cs="Times New Roman"/>
        </w:rPr>
        <w:t xml:space="preserve"> 2018b</w:t>
      </w:r>
      <w:commentRangeEnd w:id="6"/>
      <w:r>
        <w:rPr>
          <w:rStyle w:val="CommentReference"/>
        </w:rPr>
        <w:commentReference w:id="6"/>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9" \o "Grant, 2013 #1" </w:instrText>
      </w:r>
      <w:ins w:id="7"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Grant et al. 2013</w:t>
      </w:r>
      <w:r w:rsidR="00AE09DE">
        <w:rPr>
          <w:rFonts w:ascii="Times New Roman" w:hAnsi="Times New Roman" w:cs="Times New Roman"/>
          <w:noProof/>
        </w:rPr>
        <w:fldChar w:fldCharType="end"/>
      </w:r>
      <w:r w:rsidR="0089044B">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3" \o "Ponisio, 2016 #34" </w:instrText>
      </w:r>
      <w:ins w:id="8"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Ponisio et al. 2016</w:t>
      </w:r>
      <w:r w:rsidR="00AE09DE">
        <w:rPr>
          <w:rFonts w:ascii="Times New Roman" w:hAnsi="Times New Roman" w:cs="Times New Roman"/>
          <w:noProof/>
        </w:rPr>
        <w:fldChar w:fldCharType="end"/>
      </w:r>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 \o "Boisramé, 2017 #9" </w:instrText>
      </w:r>
      <w:ins w:id="9"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Boisramé et al. 2017a</w:t>
      </w:r>
      <w:r w:rsidR="00AE09DE">
        <w:rPr>
          <w:rFonts w:ascii="Times New Roman" w:hAnsi="Times New Roman" w:cs="Times New Roman"/>
          <w:noProof/>
        </w:rPr>
        <w:fldChar w:fldCharType="end"/>
      </w:r>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sidR="0089044B">
        <w:rPr>
          <w:rFonts w:ascii="Times New Roman" w:hAnsi="Times New Roman" w:cs="Times New Roman"/>
        </w:rPr>
        <w:t>Illilouette</w:t>
      </w:r>
      <w:proofErr w:type="spellEnd"/>
      <w:r w:rsidR="0089044B">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6" \o "Collins, 2007 #36" </w:instrText>
      </w:r>
      <w:ins w:id="10"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Collins et al. 2007</w:t>
      </w:r>
      <w:r w:rsidR="00AE09DE">
        <w:rPr>
          <w:rFonts w:ascii="Times New Roman" w:hAnsi="Times New Roman" w:cs="Times New Roman"/>
          <w:noProof/>
        </w:rPr>
        <w:fldChar w:fldCharType="end"/>
      </w:r>
      <w:r w:rsidR="0065308B">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8" \o "Collins, 2009 #35" </w:instrText>
      </w:r>
      <w:ins w:id="11"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Collins et al. 2009</w:t>
      </w:r>
      <w:r w:rsidR="00AE09DE">
        <w:rPr>
          <w:rFonts w:ascii="Times New Roman" w:hAnsi="Times New Roman" w:cs="Times New Roman"/>
          <w:noProof/>
        </w:rPr>
        <w:fldChar w:fldCharType="end"/>
      </w:r>
      <w:r w:rsidR="0065308B">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5" \o "Collins, 2011 #13" </w:instrText>
      </w:r>
      <w:ins w:id="12"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Collins et al. 2011</w:t>
      </w:r>
      <w:r w:rsidR="00AE09DE">
        <w:rPr>
          <w:rFonts w:ascii="Times New Roman" w:hAnsi="Times New Roman" w:cs="Times New Roman"/>
          <w:noProof/>
        </w:rPr>
        <w:fldChar w:fldCharType="end"/>
      </w:r>
      <w:r w:rsidR="0065308B">
        <w:rPr>
          <w:rFonts w:ascii="Times New Roman" w:hAnsi="Times New Roman" w:cs="Times New Roman"/>
          <w:noProof/>
        </w:rPr>
        <w:t xml:space="preserve">, </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7" \o "Collins, 2016 #38" </w:instrText>
      </w:r>
      <w:ins w:id="13"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Collins et al. 2016</w:t>
      </w:r>
      <w:r w:rsidR="00AE09DE">
        <w:rPr>
          <w:rFonts w:ascii="Times New Roman" w:hAnsi="Times New Roman" w:cs="Times New Roman"/>
          <w:noProof/>
        </w:rPr>
        <w:fldChar w:fldCharType="end"/>
      </w:r>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w:t>
      </w:r>
      <w:proofErr w:type="spellStart"/>
      <w:r w:rsidR="0065308B">
        <w:rPr>
          <w:rFonts w:ascii="Times New Roman" w:hAnsi="Times New Roman" w:cs="Times New Roman"/>
        </w:rPr>
        <w:t>shrubland</w:t>
      </w:r>
      <w:proofErr w:type="spellEnd"/>
      <w:r w:rsidR="0065308B">
        <w:rPr>
          <w:rFonts w:ascii="Times New Roman" w:hAnsi="Times New Roman" w:cs="Times New Roman"/>
        </w:rPr>
        <w:t xml:space="preserve">,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3" \o "Boisramé, 2017 #11" </w:instrText>
      </w:r>
      <w:ins w:id="14"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Boisramé et al. 2017b</w:t>
      </w:r>
      <w:r w:rsidR="00AE09DE">
        <w:rPr>
          <w:rFonts w:ascii="Times New Roman" w:hAnsi="Times New Roman" w:cs="Times New Roman"/>
          <w:noProof/>
        </w:rPr>
        <w:fldChar w:fldCharType="end"/>
      </w:r>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2" \o "Boisramé, 2018 #10" </w:instrText>
      </w:r>
      <w:ins w:id="15"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Boisramé et al. 2018</w:t>
      </w:r>
      <w:r w:rsidR="00AE09DE">
        <w:rPr>
          <w:rFonts w:ascii="Times New Roman" w:hAnsi="Times New Roman" w:cs="Times New Roman"/>
          <w:noProof/>
        </w:rPr>
        <w:fldChar w:fldCharType="end"/>
      </w:r>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 \o "Boisramé, 2017 #9" </w:instrText>
      </w:r>
      <w:ins w:id="16"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sidR="008E6BFC">
        <w:rPr>
          <w:rFonts w:ascii="Times New Roman" w:hAnsi="Times New Roman" w:cs="Times New Roman"/>
          <w:noProof/>
        </w:rPr>
        <w:t>Boisramé et al. 2017a</w:t>
      </w:r>
      <w:r w:rsidR="00AE09DE">
        <w:rPr>
          <w:rFonts w:ascii="Times New Roman" w:hAnsi="Times New Roman" w:cs="Times New Roman"/>
          <w:noProof/>
        </w:rPr>
        <w:fldChar w:fldCharType="end"/>
      </w:r>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7"/>
      <w:r>
        <w:rPr>
          <w:rFonts w:ascii="Times New Roman" w:hAnsi="Times New Roman" w:cs="Times New Roman"/>
        </w:rPr>
        <w:t>Ecology of the watershed</w:t>
      </w:r>
      <w:commentRangeEnd w:id="17"/>
      <w:r>
        <w:rPr>
          <w:rStyle w:val="CommentReference"/>
        </w:rPr>
        <w:commentReference w:id="17"/>
      </w:r>
      <w:r>
        <w:rPr>
          <w:rFonts w:ascii="Times New Roman" w:hAnsi="Times New Roman" w:cs="Times New Roman"/>
        </w:rPr>
        <w:t xml:space="preserve">, </w:t>
      </w:r>
      <w:commentRangeStart w:id="18"/>
      <w:r>
        <w:rPr>
          <w:rFonts w:ascii="Times New Roman" w:hAnsi="Times New Roman" w:cs="Times New Roman"/>
        </w:rPr>
        <w:t>hydrology of the watershed</w:t>
      </w:r>
      <w:commentRangeEnd w:id="18"/>
      <w:r>
        <w:rPr>
          <w:rStyle w:val="CommentReference"/>
        </w:rPr>
        <w:commentReference w:id="18"/>
      </w:r>
      <w:r>
        <w:rPr>
          <w:rFonts w:ascii="Times New Roman" w:hAnsi="Times New Roman" w:cs="Times New Roman"/>
        </w:rPr>
        <w:t xml:space="preserve">, and </w:t>
      </w:r>
      <w:commentRangeStart w:id="19"/>
      <w:r>
        <w:rPr>
          <w:rFonts w:ascii="Times New Roman" w:hAnsi="Times New Roman" w:cs="Times New Roman"/>
        </w:rPr>
        <w:t>history of managed fire in the watershed</w:t>
      </w:r>
      <w:commentRangeEnd w:id="19"/>
      <w:r>
        <w:rPr>
          <w:rStyle w:val="CommentReference"/>
        </w:rPr>
        <w:commentReference w:id="19"/>
      </w:r>
      <w:r>
        <w:rPr>
          <w:rFonts w:ascii="Times New Roman" w:hAnsi="Times New Roman" w:cs="Times New Roman"/>
        </w:rPr>
        <w:t>.</w:t>
      </w:r>
    </w:p>
    <w:p w14:paraId="788B1B07" w14:textId="14D59DA3" w:rsidR="009A3EB7" w:rsidRDefault="005D0DF4" w:rsidP="00140558">
      <w:pPr>
        <w:spacing w:line="480" w:lineRule="auto"/>
        <w:rPr>
          <w:rFonts w:ascii="Times New Roman" w:hAnsi="Times New Roman"/>
          <w:rPrChange w:id="20" w:author="Gabrielle" w:date="2019-01-07T09:30:00Z">
            <w:rPr>
              <w:rFonts w:ascii="Times New Roman" w:hAnsi="Times New Roman" w:cs="Times New Roman"/>
              <w:color w:val="000000" w:themeColor="text1"/>
            </w:rPr>
          </w:rPrChange>
        </w:rPr>
      </w:pPr>
      <w:r>
        <w:rPr>
          <w:rFonts w:ascii="Times New Roman" w:hAnsi="Times New Roman" w:cs="Times New Roman"/>
        </w:rPr>
        <w:t xml:space="preserve">The Sugarloaf Creek Basin is </w:t>
      </w:r>
      <w:proofErr w:type="gramStart"/>
      <w:r>
        <w:rPr>
          <w:rFonts w:ascii="Times New Roman" w:hAnsi="Times New Roman" w:cs="Times New Roman"/>
        </w:rPr>
        <w:t>an</w:t>
      </w:r>
      <w:proofErr w:type="gramEnd"/>
      <w:r>
        <w:rPr>
          <w:rFonts w:ascii="Times New Roman" w:hAnsi="Times New Roman" w:cs="Times New Roman"/>
        </w:rPr>
        <w:t xml:space="preserve">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w:t>
      </w:r>
      <w:proofErr w:type="spellStart"/>
      <w:r>
        <w:rPr>
          <w:rFonts w:ascii="Times New Roman" w:hAnsi="Times New Roman" w:cs="Times New Roman"/>
        </w:rPr>
        <w:t>Sequioa</w:t>
      </w:r>
      <w:proofErr w:type="spellEnd"/>
      <w:r>
        <w:rPr>
          <w:rFonts w:ascii="Times New Roman" w:hAnsi="Times New Roman" w:cs="Times New Roman"/>
        </w:rPr>
        <w:t xml:space="preserve">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to 31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del w:id="21" w:author="Katya" w:date="2019-01-07T09:30:00Z">
        <w:r w:rsidR="008D3D58">
          <w:rPr>
            <w:rFonts w:ascii="Times New Roman" w:hAnsi="Times New Roman" w:cs="Times New Roman"/>
          </w:rPr>
          <w:delText xml:space="preserve">  </w:delText>
        </w:r>
      </w:del>
      <w:r w:rsidR="008D3D58">
        <w:rPr>
          <w:rFonts w:ascii="Times New Roman" w:hAnsi="Times New Roman" w:cs="Times New Roman"/>
        </w:rPr>
        <w:t>,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 xml:space="preserve">long 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Boisram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784D75">
        <w:rPr>
          <w:rFonts w:ascii="Times New Roman" w:hAnsi="Times New Roman"/>
          <w:color w:val="000000" w:themeColor="text1"/>
          <w:rPrChange w:id="22" w:author="Katya" w:date="2019-01-07T09:30:00Z">
            <w:rPr>
              <w:rFonts w:ascii="Times New Roman" w:hAnsi="Times New Roman"/>
              <w:color w:val="215868" w:themeColor="accent5" w:themeShade="80"/>
            </w:rPr>
          </w:rPrChange>
        </w:rPr>
        <w:t>This is also supported by the 10-minute precipitation record f</w:t>
      </w:r>
      <w:r w:rsidR="00E93832" w:rsidRPr="00784D75">
        <w:rPr>
          <w:rFonts w:ascii="Times New Roman" w:hAnsi="Times New Roman"/>
          <w:color w:val="000000" w:themeColor="text1"/>
          <w:rPrChange w:id="23" w:author="Katya" w:date="2019-01-07T09:30:00Z">
            <w:rPr>
              <w:rFonts w:ascii="Times New Roman" w:hAnsi="Times New Roman"/>
              <w:color w:val="215868" w:themeColor="accent5" w:themeShade="80"/>
            </w:rPr>
          </w:rPrChange>
        </w:rPr>
        <w:t>rom short-term weather station</w:t>
      </w:r>
      <w:r w:rsidR="002C0084" w:rsidRPr="00784D75">
        <w:rPr>
          <w:rFonts w:ascii="Times New Roman" w:hAnsi="Times New Roman"/>
          <w:color w:val="000000" w:themeColor="text1"/>
          <w:rPrChange w:id="24" w:author="Katya" w:date="2019-01-07T09:30:00Z">
            <w:rPr>
              <w:rFonts w:ascii="Times New Roman" w:hAnsi="Times New Roman"/>
              <w:color w:val="215868" w:themeColor="accent5" w:themeShade="80"/>
            </w:rPr>
          </w:rPrChange>
        </w:rPr>
        <w:t xml:space="preserve">s installed </w:t>
      </w:r>
      <w:r w:rsidR="00237853" w:rsidRPr="00784D75">
        <w:rPr>
          <w:rFonts w:ascii="Times New Roman" w:hAnsi="Times New Roman"/>
          <w:color w:val="000000" w:themeColor="text1"/>
          <w:rPrChange w:id="25" w:author="Katya" w:date="2019-01-07T09:30:00Z">
            <w:rPr>
              <w:rFonts w:ascii="Times New Roman" w:hAnsi="Times New Roman"/>
              <w:color w:val="215868" w:themeColor="accent5" w:themeShade="80"/>
            </w:rPr>
          </w:rPrChange>
        </w:rPr>
        <w:t xml:space="preserve">in </w:t>
      </w:r>
      <w:r w:rsidR="002C0084" w:rsidRPr="00784D75">
        <w:rPr>
          <w:rFonts w:ascii="Times New Roman" w:hAnsi="Times New Roman"/>
          <w:color w:val="000000" w:themeColor="text1"/>
          <w:rPrChange w:id="26" w:author="Katya" w:date="2019-01-07T09:30:00Z">
            <w:rPr>
              <w:rFonts w:ascii="Times New Roman" w:hAnsi="Times New Roman"/>
              <w:color w:val="215868" w:themeColor="accent5" w:themeShade="80"/>
            </w:rPr>
          </w:rPrChange>
        </w:rPr>
        <w:t>both ICB (elevation</w:t>
      </w:r>
      <w:r w:rsidR="00F42D58" w:rsidRPr="00784D75">
        <w:rPr>
          <w:rFonts w:ascii="Times New Roman" w:hAnsi="Times New Roman"/>
          <w:color w:val="000000" w:themeColor="text1"/>
          <w:rPrChange w:id="27" w:author="Katya" w:date="2019-01-07T09:30:00Z">
            <w:rPr>
              <w:rFonts w:ascii="Times New Roman" w:hAnsi="Times New Roman"/>
              <w:color w:val="215868" w:themeColor="accent5" w:themeShade="80"/>
            </w:rPr>
          </w:rPrChange>
        </w:rPr>
        <w:t xml:space="preserve"> </w:t>
      </w:r>
      <w:del w:id="28" w:author="Katya" w:date="2019-01-07T09:30:00Z">
        <w:r w:rsidR="00F42D58">
          <w:rPr>
            <w:rFonts w:ascii="Times New Roman" w:hAnsi="Times New Roman" w:cs="Times New Roman"/>
            <w:color w:val="215868" w:themeColor="accent5" w:themeShade="80"/>
          </w:rPr>
          <w:delText>X</w:delText>
        </w:r>
      </w:del>
      <w:ins w:id="29" w:author="Katya" w:date="2019-01-07T09:30:00Z">
        <w:r w:rsidR="00B83B01">
          <w:rPr>
            <w:rFonts w:ascii="Times New Roman" w:hAnsi="Times New Roman" w:cs="Times New Roman"/>
            <w:color w:val="000000" w:themeColor="text1"/>
          </w:rPr>
          <w:t>2</w:t>
        </w:r>
        <w:r w:rsidR="00A81ACD">
          <w:rPr>
            <w:rFonts w:ascii="Times New Roman" w:hAnsi="Times New Roman" w:cs="Times New Roman"/>
            <w:color w:val="000000" w:themeColor="text1"/>
          </w:rPr>
          <w:t>,100</w:t>
        </w:r>
      </w:ins>
      <w:r w:rsidR="00F42D58" w:rsidRPr="00784D75">
        <w:rPr>
          <w:rFonts w:ascii="Times New Roman" w:hAnsi="Times New Roman"/>
          <w:color w:val="000000" w:themeColor="text1"/>
          <w:rPrChange w:id="30" w:author="Katya" w:date="2019-01-07T09:30:00Z">
            <w:rPr>
              <w:rFonts w:ascii="Times New Roman" w:hAnsi="Times New Roman"/>
              <w:color w:val="215868" w:themeColor="accent5" w:themeShade="80"/>
            </w:rPr>
          </w:rPrChange>
        </w:rPr>
        <w:t xml:space="preserve"> m) </w:t>
      </w:r>
      <w:r w:rsidR="002C0084" w:rsidRPr="00784D75">
        <w:rPr>
          <w:rFonts w:ascii="Times New Roman" w:hAnsi="Times New Roman"/>
          <w:color w:val="000000" w:themeColor="text1"/>
          <w:rPrChange w:id="31" w:author="Katya" w:date="2019-01-07T09:30:00Z">
            <w:rPr>
              <w:rFonts w:ascii="Times New Roman" w:hAnsi="Times New Roman"/>
              <w:color w:val="215868" w:themeColor="accent5" w:themeShade="80"/>
            </w:rPr>
          </w:rPrChange>
        </w:rPr>
        <w:t>and SCB (elevation</w:t>
      </w:r>
      <w:r w:rsidR="00F42D58" w:rsidRPr="00784D75">
        <w:rPr>
          <w:rFonts w:ascii="Times New Roman" w:hAnsi="Times New Roman"/>
          <w:color w:val="000000" w:themeColor="text1"/>
          <w:rPrChange w:id="32" w:author="Katya" w:date="2019-01-07T09:30:00Z">
            <w:rPr>
              <w:rFonts w:ascii="Times New Roman" w:hAnsi="Times New Roman"/>
              <w:color w:val="215868" w:themeColor="accent5" w:themeShade="80"/>
            </w:rPr>
          </w:rPrChange>
        </w:rPr>
        <w:t xml:space="preserve"> </w:t>
      </w:r>
      <w:del w:id="33" w:author="Katya" w:date="2019-01-07T09:30:00Z">
        <w:r w:rsidR="00F42D58">
          <w:rPr>
            <w:rFonts w:ascii="Times New Roman" w:hAnsi="Times New Roman" w:cs="Times New Roman"/>
            <w:color w:val="215868" w:themeColor="accent5" w:themeShade="80"/>
          </w:rPr>
          <w:delText>X</w:delText>
        </w:r>
      </w:del>
      <w:ins w:id="34" w:author="Katya" w:date="2019-01-07T09:30:00Z">
        <w:r w:rsidR="00A81ACD">
          <w:rPr>
            <w:rFonts w:ascii="Times New Roman" w:hAnsi="Times New Roman" w:cs="Times New Roman"/>
            <w:color w:val="000000" w:themeColor="text1"/>
          </w:rPr>
          <w:t>2,400</w:t>
        </w:r>
      </w:ins>
      <w:r w:rsidR="00F42D58" w:rsidRPr="00784D75">
        <w:rPr>
          <w:rFonts w:ascii="Times New Roman" w:hAnsi="Times New Roman"/>
          <w:color w:val="000000" w:themeColor="text1"/>
          <w:rPrChange w:id="35" w:author="Katya" w:date="2019-01-07T09:30:00Z">
            <w:rPr>
              <w:rFonts w:ascii="Times New Roman" w:hAnsi="Times New Roman"/>
              <w:color w:val="215868" w:themeColor="accent5" w:themeShade="80"/>
            </w:rPr>
          </w:rPrChange>
        </w:rPr>
        <w:t xml:space="preserve"> m</w:t>
      </w:r>
      <w:r w:rsidR="002C0084" w:rsidRPr="00784D75">
        <w:rPr>
          <w:rFonts w:ascii="Times New Roman" w:hAnsi="Times New Roman"/>
          <w:color w:val="000000" w:themeColor="text1"/>
          <w:rPrChange w:id="36" w:author="Katya" w:date="2019-01-07T09:30:00Z">
            <w:rPr>
              <w:rFonts w:ascii="Times New Roman" w:hAnsi="Times New Roman"/>
              <w:color w:val="215868" w:themeColor="accent5" w:themeShade="80"/>
            </w:rPr>
          </w:rPrChange>
        </w:rPr>
        <w:t xml:space="preserve">). </w:t>
      </w:r>
      <w:r w:rsidR="00E93832" w:rsidRPr="00784D75">
        <w:rPr>
          <w:rFonts w:ascii="Times New Roman" w:hAnsi="Times New Roman"/>
          <w:color w:val="000000" w:themeColor="text1"/>
          <w:rPrChange w:id="37" w:author="Katya" w:date="2019-01-07T09:30:00Z">
            <w:rPr>
              <w:rFonts w:ascii="Times New Roman" w:hAnsi="Times New Roman"/>
              <w:color w:val="215868" w:themeColor="accent5" w:themeShade="80"/>
            </w:rPr>
          </w:rPrChange>
        </w:rPr>
        <w:t xml:space="preserve"> </w:t>
      </w:r>
      <w:r w:rsidR="009A3EB7" w:rsidRPr="00784D75">
        <w:rPr>
          <w:rFonts w:ascii="Times New Roman" w:hAnsi="Times New Roman"/>
          <w:color w:val="000000" w:themeColor="text1"/>
          <w:rPrChange w:id="38" w:author="Katya" w:date="2019-01-07T09:30:00Z">
            <w:rPr>
              <w:rFonts w:ascii="Times New Roman" w:hAnsi="Times New Roman"/>
              <w:color w:val="215868" w:themeColor="accent5" w:themeShade="80"/>
            </w:rPr>
          </w:rPrChange>
        </w:rPr>
        <w:t>I</w:t>
      </w:r>
      <w:r w:rsidR="00E93832" w:rsidRPr="00784D75">
        <w:rPr>
          <w:rFonts w:ascii="Times New Roman" w:hAnsi="Times New Roman"/>
          <w:color w:val="000000" w:themeColor="text1"/>
          <w:rPrChange w:id="39" w:author="Katya" w:date="2019-01-07T09:30:00Z">
            <w:rPr>
              <w:rFonts w:ascii="Times New Roman" w:hAnsi="Times New Roman"/>
              <w:color w:val="215868" w:themeColor="accent5" w:themeShade="80"/>
            </w:rPr>
          </w:rPrChange>
        </w:rPr>
        <w:t xml:space="preserve">n the water year 2016-2017, ICB has received </w:t>
      </w:r>
      <w:del w:id="40" w:author="Katya" w:date="2019-01-07T09:30:00Z">
        <w:r w:rsidR="00796F1C">
          <w:rPr>
            <w:rFonts w:ascii="Times New Roman" w:hAnsi="Times New Roman" w:cs="Times New Roman"/>
            <w:color w:val="215868" w:themeColor="accent5" w:themeShade="80"/>
          </w:rPr>
          <w:delText>1060</w:delText>
        </w:r>
        <w:r w:rsidR="00E93832" w:rsidRPr="00F42D58">
          <w:rPr>
            <w:rFonts w:ascii="Times New Roman" w:hAnsi="Times New Roman" w:cs="Times New Roman"/>
            <w:color w:val="215868" w:themeColor="accent5" w:themeShade="80"/>
          </w:rPr>
          <w:delText xml:space="preserve"> </w:delText>
        </w:r>
      </w:del>
      <w:commentRangeStart w:id="41"/>
      <w:ins w:id="42" w:author="Katya" w:date="2019-01-07T09:30:00Z">
        <w:r w:rsidR="00796F1C" w:rsidRPr="00784D75">
          <w:rPr>
            <w:rFonts w:ascii="Times New Roman" w:hAnsi="Times New Roman" w:cs="Times New Roman"/>
            <w:color w:val="000000" w:themeColor="text1"/>
          </w:rPr>
          <w:t>1</w:t>
        </w:r>
        <w:r w:rsidR="00F61521">
          <w:rPr>
            <w:rFonts w:ascii="Times New Roman" w:hAnsi="Times New Roman" w:cs="Times New Roman"/>
            <w:color w:val="000000" w:themeColor="text1"/>
          </w:rPr>
          <w:t>240</w:t>
        </w:r>
        <w:r w:rsidR="00E93832" w:rsidRPr="00784D75">
          <w:rPr>
            <w:rFonts w:ascii="Times New Roman" w:hAnsi="Times New Roman" w:cs="Times New Roman"/>
            <w:color w:val="000000" w:themeColor="text1"/>
          </w:rPr>
          <w:t xml:space="preserve"> </w:t>
        </w:r>
        <w:commentRangeEnd w:id="41"/>
        <w:r w:rsidR="003B7241">
          <w:rPr>
            <w:rStyle w:val="CommentReference"/>
          </w:rPr>
          <w:commentReference w:id="41"/>
        </w:r>
      </w:ins>
      <w:r w:rsidR="00E93832" w:rsidRPr="00784D75">
        <w:rPr>
          <w:rFonts w:ascii="Times New Roman" w:hAnsi="Times New Roman"/>
          <w:color w:val="000000" w:themeColor="text1"/>
          <w:rPrChange w:id="43" w:author="Katya" w:date="2019-01-07T09:30:00Z">
            <w:rPr>
              <w:rFonts w:ascii="Times New Roman" w:hAnsi="Times New Roman"/>
              <w:color w:val="215868" w:themeColor="accent5" w:themeShade="80"/>
            </w:rPr>
          </w:rPrChange>
        </w:rPr>
        <w:t>m</w:t>
      </w:r>
      <w:r w:rsidR="00796F1C" w:rsidRPr="00784D75">
        <w:rPr>
          <w:rFonts w:ascii="Times New Roman" w:hAnsi="Times New Roman"/>
          <w:color w:val="000000" w:themeColor="text1"/>
          <w:rPrChange w:id="44" w:author="Katya" w:date="2019-01-07T09:30:00Z">
            <w:rPr>
              <w:rFonts w:ascii="Times New Roman" w:hAnsi="Times New Roman"/>
              <w:color w:val="215868" w:themeColor="accent5" w:themeShade="80"/>
            </w:rPr>
          </w:rPrChange>
        </w:rPr>
        <w:t>m</w:t>
      </w:r>
      <w:r w:rsidR="00E93832" w:rsidRPr="00784D75">
        <w:rPr>
          <w:rFonts w:ascii="Times New Roman" w:hAnsi="Times New Roman"/>
          <w:color w:val="000000" w:themeColor="text1"/>
          <w:rPrChange w:id="45" w:author="Katya" w:date="2019-01-07T09:30:00Z">
            <w:rPr>
              <w:rFonts w:ascii="Times New Roman" w:hAnsi="Times New Roman"/>
              <w:color w:val="215868" w:themeColor="accent5" w:themeShade="80"/>
            </w:rPr>
          </w:rPrChange>
        </w:rPr>
        <w:t xml:space="preserve"> of precipitation while SCB has received </w:t>
      </w:r>
      <w:del w:id="46" w:author="Katya" w:date="2019-01-07T09:30:00Z">
        <w:r w:rsidR="00796F1C">
          <w:rPr>
            <w:rFonts w:ascii="Times New Roman" w:hAnsi="Times New Roman" w:cs="Times New Roman"/>
            <w:color w:val="215868" w:themeColor="accent5" w:themeShade="80"/>
          </w:rPr>
          <w:delText>660</w:delText>
        </w:r>
        <w:r w:rsidR="00E93832" w:rsidRPr="00F42D58">
          <w:rPr>
            <w:rFonts w:ascii="Times New Roman" w:hAnsi="Times New Roman" w:cs="Times New Roman"/>
            <w:color w:val="215868" w:themeColor="accent5" w:themeShade="80"/>
          </w:rPr>
          <w:delText xml:space="preserve"> </w:delText>
        </w:r>
      </w:del>
      <w:commentRangeStart w:id="47"/>
      <w:ins w:id="48" w:author="Katya" w:date="2019-01-07T09:30:00Z">
        <w:r w:rsidR="003B7241">
          <w:rPr>
            <w:rFonts w:ascii="Times New Roman" w:hAnsi="Times New Roman" w:cs="Times New Roman"/>
            <w:color w:val="000000" w:themeColor="text1"/>
          </w:rPr>
          <w:t>1050</w:t>
        </w:r>
        <w:r w:rsidR="00E93832" w:rsidRPr="00784D75">
          <w:rPr>
            <w:rFonts w:ascii="Times New Roman" w:hAnsi="Times New Roman" w:cs="Times New Roman"/>
            <w:color w:val="000000" w:themeColor="text1"/>
          </w:rPr>
          <w:t xml:space="preserve"> </w:t>
        </w:r>
        <w:commentRangeEnd w:id="47"/>
        <w:r w:rsidR="003B7241">
          <w:rPr>
            <w:rStyle w:val="CommentReference"/>
          </w:rPr>
          <w:commentReference w:id="47"/>
        </w:r>
      </w:ins>
      <w:r w:rsidR="00E93832" w:rsidRPr="00784D75">
        <w:rPr>
          <w:rFonts w:ascii="Times New Roman" w:hAnsi="Times New Roman"/>
          <w:color w:val="000000" w:themeColor="text1"/>
          <w:rPrChange w:id="49" w:author="Katya" w:date="2019-01-07T09:30:00Z">
            <w:rPr>
              <w:rFonts w:ascii="Times New Roman" w:hAnsi="Times New Roman"/>
              <w:color w:val="215868" w:themeColor="accent5" w:themeShade="80"/>
            </w:rPr>
          </w:rPrChange>
        </w:rPr>
        <w:t>m</w:t>
      </w:r>
      <w:r w:rsidR="00796F1C" w:rsidRPr="00784D75">
        <w:rPr>
          <w:rFonts w:ascii="Times New Roman" w:hAnsi="Times New Roman"/>
          <w:color w:val="000000" w:themeColor="text1"/>
          <w:rPrChange w:id="50" w:author="Katya" w:date="2019-01-07T09:30:00Z">
            <w:rPr>
              <w:rFonts w:ascii="Times New Roman" w:hAnsi="Times New Roman"/>
              <w:color w:val="215868" w:themeColor="accent5" w:themeShade="80"/>
            </w:rPr>
          </w:rPrChange>
        </w:rPr>
        <w:t>m</w:t>
      </w:r>
      <w:r w:rsidR="00E93832" w:rsidRPr="00784D75">
        <w:rPr>
          <w:rFonts w:ascii="Times New Roman" w:hAnsi="Times New Roman"/>
          <w:color w:val="000000" w:themeColor="text1"/>
          <w:rPrChange w:id="51" w:author="Katya" w:date="2019-01-07T09:30:00Z">
            <w:rPr>
              <w:rFonts w:ascii="Times New Roman" w:hAnsi="Times New Roman"/>
              <w:color w:val="215868" w:themeColor="accent5" w:themeShade="80"/>
            </w:rPr>
          </w:rPrChange>
        </w:rPr>
        <w:t xml:space="preserve"> of </w:t>
      </w:r>
      <w:r w:rsidR="00850161" w:rsidRPr="00784D75">
        <w:rPr>
          <w:rFonts w:ascii="Times New Roman" w:hAnsi="Times New Roman"/>
          <w:color w:val="000000" w:themeColor="text1"/>
          <w:rPrChange w:id="52" w:author="Katya" w:date="2019-01-07T09:30:00Z">
            <w:rPr>
              <w:rFonts w:ascii="Times New Roman" w:hAnsi="Times New Roman"/>
              <w:color w:val="215868" w:themeColor="accent5" w:themeShade="80"/>
            </w:rPr>
          </w:rPrChange>
        </w:rPr>
        <w:t>precipitation.</w:t>
      </w:r>
      <w:r w:rsidR="00E93832" w:rsidRPr="00784D75">
        <w:rPr>
          <w:rFonts w:ascii="Times New Roman" w:hAnsi="Times New Roman"/>
          <w:color w:val="000000" w:themeColor="text1"/>
          <w:rPrChange w:id="53" w:author="Katya" w:date="2019-01-07T09:30:00Z">
            <w:rPr>
              <w:rFonts w:ascii="Times New Roman" w:hAnsi="Times New Roman"/>
              <w:color w:val="215868" w:themeColor="accent5" w:themeShade="80"/>
            </w:rPr>
          </w:rPrChange>
        </w:rPr>
        <w:t xml:space="preserve"> In the 2017-2018 water year ICB received </w:t>
      </w:r>
      <w:del w:id="54" w:author="Katya" w:date="2019-01-07T09:30:00Z">
        <w:r w:rsidR="00796F1C">
          <w:rPr>
            <w:rFonts w:ascii="Times New Roman" w:hAnsi="Times New Roman" w:cs="Times New Roman"/>
            <w:color w:val="215868" w:themeColor="accent5" w:themeShade="80"/>
          </w:rPr>
          <w:delText>540</w:delText>
        </w:r>
      </w:del>
      <w:ins w:id="55" w:author="Katya" w:date="2019-01-07T09:30:00Z">
        <w:r w:rsidR="00796F1C" w:rsidRPr="00784D75">
          <w:rPr>
            <w:rFonts w:ascii="Times New Roman" w:hAnsi="Times New Roman" w:cs="Times New Roman"/>
            <w:color w:val="000000" w:themeColor="text1"/>
          </w:rPr>
          <w:t>5</w:t>
        </w:r>
        <w:r w:rsidR="003B7241">
          <w:rPr>
            <w:rFonts w:ascii="Times New Roman" w:hAnsi="Times New Roman" w:cs="Times New Roman"/>
            <w:color w:val="000000" w:themeColor="text1"/>
          </w:rPr>
          <w:t>60</w:t>
        </w:r>
      </w:ins>
      <w:r w:rsidR="00796F1C" w:rsidRPr="00784D75">
        <w:rPr>
          <w:rFonts w:ascii="Times New Roman" w:hAnsi="Times New Roman"/>
          <w:color w:val="000000" w:themeColor="text1"/>
          <w:rPrChange w:id="56" w:author="Katya" w:date="2019-01-07T09:30:00Z">
            <w:rPr>
              <w:rFonts w:ascii="Times New Roman" w:hAnsi="Times New Roman"/>
              <w:color w:val="215868" w:themeColor="accent5" w:themeShade="80"/>
            </w:rPr>
          </w:rPrChange>
        </w:rPr>
        <w:t xml:space="preserve"> </w:t>
      </w:r>
      <w:r w:rsidR="00E93832" w:rsidRPr="00784D75">
        <w:rPr>
          <w:rFonts w:ascii="Times New Roman" w:hAnsi="Times New Roman"/>
          <w:color w:val="000000" w:themeColor="text1"/>
          <w:rPrChange w:id="57" w:author="Katya" w:date="2019-01-07T09:30:00Z">
            <w:rPr>
              <w:rFonts w:ascii="Times New Roman" w:hAnsi="Times New Roman"/>
              <w:color w:val="215868" w:themeColor="accent5" w:themeShade="80"/>
            </w:rPr>
          </w:rPrChange>
        </w:rPr>
        <w:t>m</w:t>
      </w:r>
      <w:r w:rsidR="00796F1C" w:rsidRPr="00784D75">
        <w:rPr>
          <w:rFonts w:ascii="Times New Roman" w:hAnsi="Times New Roman"/>
          <w:color w:val="000000" w:themeColor="text1"/>
          <w:rPrChange w:id="58" w:author="Katya" w:date="2019-01-07T09:30:00Z">
            <w:rPr>
              <w:rFonts w:ascii="Times New Roman" w:hAnsi="Times New Roman"/>
              <w:color w:val="215868" w:themeColor="accent5" w:themeShade="80"/>
            </w:rPr>
          </w:rPrChange>
        </w:rPr>
        <w:t>m</w:t>
      </w:r>
      <w:r w:rsidR="00E93832" w:rsidRPr="00784D75">
        <w:rPr>
          <w:rFonts w:ascii="Times New Roman" w:hAnsi="Times New Roman"/>
          <w:color w:val="000000" w:themeColor="text1"/>
          <w:rPrChange w:id="59" w:author="Katya" w:date="2019-01-07T09:30:00Z">
            <w:rPr>
              <w:rFonts w:ascii="Times New Roman" w:hAnsi="Times New Roman"/>
              <w:color w:val="215868" w:themeColor="accent5" w:themeShade="80"/>
            </w:rPr>
          </w:rPrChange>
        </w:rPr>
        <w:t xml:space="preserve"> of </w:t>
      </w:r>
      <w:r w:rsidR="00850161" w:rsidRPr="00784D75">
        <w:rPr>
          <w:rFonts w:ascii="Times New Roman" w:hAnsi="Times New Roman"/>
          <w:color w:val="000000" w:themeColor="text1"/>
          <w:rPrChange w:id="60" w:author="Katya" w:date="2019-01-07T09:30:00Z">
            <w:rPr>
              <w:rFonts w:ascii="Times New Roman" w:hAnsi="Times New Roman"/>
              <w:color w:val="215868" w:themeColor="accent5" w:themeShade="80"/>
            </w:rPr>
          </w:rPrChange>
        </w:rPr>
        <w:t>precipitation</w:t>
      </w:r>
      <w:r w:rsidR="00E93832" w:rsidRPr="00784D75">
        <w:rPr>
          <w:rFonts w:ascii="Times New Roman" w:hAnsi="Times New Roman"/>
          <w:color w:val="000000" w:themeColor="text1"/>
          <w:rPrChange w:id="61" w:author="Katya" w:date="2019-01-07T09:30:00Z">
            <w:rPr>
              <w:rFonts w:ascii="Times New Roman" w:hAnsi="Times New Roman"/>
              <w:color w:val="215868" w:themeColor="accent5" w:themeShade="80"/>
            </w:rPr>
          </w:rPrChange>
        </w:rPr>
        <w:t xml:space="preserve">, while SCB has received </w:t>
      </w:r>
      <w:del w:id="62" w:author="Katya" w:date="2019-01-07T09:30:00Z">
        <w:r w:rsidR="00796F1C">
          <w:rPr>
            <w:rFonts w:ascii="Times New Roman" w:hAnsi="Times New Roman" w:cs="Times New Roman"/>
            <w:color w:val="215868" w:themeColor="accent5" w:themeShade="80"/>
          </w:rPr>
          <w:delText>430</w:delText>
        </w:r>
      </w:del>
      <w:ins w:id="63" w:author="Katya" w:date="2019-01-07T09:30:00Z">
        <w:r w:rsidR="00796F1C" w:rsidRPr="00784D75">
          <w:rPr>
            <w:rFonts w:ascii="Times New Roman" w:hAnsi="Times New Roman" w:cs="Times New Roman"/>
            <w:color w:val="000000" w:themeColor="text1"/>
          </w:rPr>
          <w:t>4</w:t>
        </w:r>
        <w:r w:rsidR="003B7241">
          <w:rPr>
            <w:rFonts w:ascii="Times New Roman" w:hAnsi="Times New Roman" w:cs="Times New Roman"/>
            <w:color w:val="000000" w:themeColor="text1"/>
          </w:rPr>
          <w:t>7</w:t>
        </w:r>
        <w:r w:rsidR="00796F1C" w:rsidRPr="00784D75">
          <w:rPr>
            <w:rFonts w:ascii="Times New Roman" w:hAnsi="Times New Roman" w:cs="Times New Roman"/>
            <w:color w:val="000000" w:themeColor="text1"/>
          </w:rPr>
          <w:t>0</w:t>
        </w:r>
      </w:ins>
      <w:r w:rsidR="00796F1C" w:rsidRPr="00784D75">
        <w:rPr>
          <w:rFonts w:ascii="Times New Roman" w:hAnsi="Times New Roman"/>
          <w:color w:val="000000" w:themeColor="text1"/>
          <w:rPrChange w:id="64" w:author="Katya" w:date="2019-01-07T09:30:00Z">
            <w:rPr>
              <w:rFonts w:ascii="Times New Roman" w:hAnsi="Times New Roman"/>
              <w:color w:val="215868" w:themeColor="accent5" w:themeShade="80"/>
            </w:rPr>
          </w:rPrChange>
        </w:rPr>
        <w:t xml:space="preserve"> mm</w:t>
      </w:r>
      <w:r w:rsidR="00E93832" w:rsidRPr="00784D75">
        <w:rPr>
          <w:rFonts w:ascii="Times New Roman" w:hAnsi="Times New Roman"/>
          <w:color w:val="000000" w:themeColor="text1"/>
          <w:rPrChange w:id="65" w:author="Katya" w:date="2019-01-07T09:30:00Z">
            <w:rPr>
              <w:rFonts w:ascii="Times New Roman" w:hAnsi="Times New Roman"/>
              <w:color w:val="215868" w:themeColor="accent5" w:themeShade="80"/>
            </w:rPr>
          </w:rPrChange>
        </w:rPr>
        <w:t xml:space="preserve"> of </w:t>
      </w:r>
      <w:r w:rsidR="00850161" w:rsidRPr="00784D75">
        <w:rPr>
          <w:rFonts w:ascii="Times New Roman" w:hAnsi="Times New Roman"/>
          <w:color w:val="000000" w:themeColor="text1"/>
          <w:rPrChange w:id="66" w:author="Katya" w:date="2019-01-07T09:30:00Z">
            <w:rPr>
              <w:rFonts w:ascii="Times New Roman" w:hAnsi="Times New Roman"/>
              <w:color w:val="215868" w:themeColor="accent5" w:themeShade="80"/>
            </w:rPr>
          </w:rPrChange>
        </w:rPr>
        <w:t>precipitation</w:t>
      </w:r>
      <w:r w:rsidR="00E93832" w:rsidRPr="00784D75">
        <w:rPr>
          <w:rFonts w:ascii="Times New Roman" w:hAnsi="Times New Roman"/>
          <w:color w:val="000000" w:themeColor="text1"/>
          <w:rPrChange w:id="67" w:author="Katya" w:date="2019-01-07T09:30:00Z">
            <w:rPr>
              <w:rFonts w:ascii="Times New Roman" w:hAnsi="Times New Roman"/>
              <w:color w:val="215868" w:themeColor="accent5" w:themeShade="80"/>
            </w:rPr>
          </w:rPrChange>
        </w:rPr>
        <w:t xml:space="preserve">. </w:t>
      </w:r>
      <w:r w:rsidR="009A3EB7" w:rsidRPr="00784D75">
        <w:rPr>
          <w:rFonts w:ascii="Times New Roman" w:hAnsi="Times New Roman"/>
          <w:color w:val="000000" w:themeColor="text1"/>
          <w:rPrChange w:id="68" w:author="Katya" w:date="2019-01-07T09:30:00Z">
            <w:rPr>
              <w:rFonts w:ascii="Times New Roman" w:hAnsi="Times New Roman"/>
              <w:color w:val="215868" w:themeColor="accent5" w:themeShade="80"/>
            </w:rPr>
          </w:rPrChange>
        </w:rPr>
        <w:t xml:space="preserve"> </w:t>
      </w:r>
    </w:p>
    <w:p w14:paraId="6A46F993" w14:textId="77777777" w:rsidR="009A3EB7" w:rsidRDefault="009A3EB7" w:rsidP="00140558">
      <w:pPr>
        <w:spacing w:line="480" w:lineRule="auto"/>
        <w:rPr>
          <w:rFonts w:ascii="Times New Roman" w:hAnsi="Times New Roman" w:cs="Times New Roman"/>
        </w:rPr>
      </w:pPr>
    </w:p>
    <w:p w14:paraId="2BB6E129" w14:textId="118FF908" w:rsidR="005D0DF4" w:rsidRPr="00AF6D4E" w:rsidRDefault="008E6BFC" w:rsidP="008C47DE">
      <w:pPr>
        <w:spacing w:line="480" w:lineRule="auto"/>
        <w:rPr>
          <w:ins w:id="69" w:author="Sally Thompson" w:date="2018-10-25T12:17:00Z"/>
          <w:rFonts w:ascii="Times New Roman" w:hAnsi="Times New Roman" w:cs="Times New Roman"/>
          <w:strike/>
        </w:rPr>
      </w:pPr>
      <w:r w:rsidRPr="00AF6D4E">
        <w:rPr>
          <w:rFonts w:ascii="Times New Roman" w:hAnsi="Times New Roman" w:cs="Times New Roman"/>
          <w:strike/>
          <w:highlight w:val="yellow"/>
        </w:rPr>
        <w:t>These are supported … or not… by weather station data… INSERT HERE, KATYA/SALLY WILL WORK ON.</w:t>
      </w:r>
    </w:p>
    <w:p w14:paraId="54630C4C" w14:textId="3FA52BCD" w:rsidR="008E6BFC" w:rsidRPr="002C0084" w:rsidRDefault="008E6BFC" w:rsidP="008E6BFC">
      <w:pPr>
        <w:spacing w:line="480" w:lineRule="auto"/>
        <w:rPr>
          <w:rFonts w:ascii="Times New Roman" w:hAnsi="Times New Roman" w:cs="Times New Roman"/>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41F394D0"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w:t>
      </w:r>
      <w:proofErr w:type="spellStart"/>
      <w:r>
        <w:rPr>
          <w:rFonts w:ascii="Times New Roman" w:hAnsi="Times New Roman" w:cs="Times New Roman"/>
        </w:rPr>
        <w:t>shrublands</w:t>
      </w:r>
      <w:proofErr w:type="spellEnd"/>
      <w:r>
        <w:rPr>
          <w:rFonts w:ascii="Times New Roman" w:hAnsi="Times New Roman" w:cs="Times New Roman"/>
        </w:rPr>
        <w:t xml:space="preserve">,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3" \o "Boisramé, 2017 #11" </w:instrText>
      </w:r>
      <w:ins w:id="70"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Pr>
          <w:rFonts w:ascii="Times New Roman" w:hAnsi="Times New Roman" w:cs="Times New Roman"/>
          <w:noProof/>
        </w:rPr>
        <w:t>2017b</w:t>
      </w:r>
      <w:r w:rsidR="00AE09DE">
        <w:rPr>
          <w:rFonts w:ascii="Times New Roman" w:hAnsi="Times New Roman" w:cs="Times New Roman"/>
          <w:noProof/>
        </w:rPr>
        <w:fldChar w:fldCharType="end"/>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t>
      </w:r>
      <w:r>
        <w:rPr>
          <w:rFonts w:ascii="Times New Roman" w:hAnsi="Times New Roman" w:cs="Times New Roman"/>
        </w:rPr>
        <w:lastRenderedPageBreak/>
        <w:t xml:space="preserve">were </w:t>
      </w:r>
      <w:proofErr w:type="spellStart"/>
      <w:r>
        <w:rPr>
          <w:rFonts w:ascii="Times New Roman" w:hAnsi="Times New Roman" w:cs="Times New Roman"/>
        </w:rPr>
        <w:t>orthorectified</w:t>
      </w:r>
      <w:proofErr w:type="spellEnd"/>
      <w:r>
        <w:rPr>
          <w:rFonts w:ascii="Times New Roman" w:hAnsi="Times New Roman" w:cs="Times New Roman"/>
        </w:rPr>
        <w:t xml:space="preserve">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38A0D6D1"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r w:rsidR="00AE09DE">
        <w:rPr>
          <w:rFonts w:ascii="Times New Roman" w:hAnsi="Times New Roman" w:cs="Times New Roman"/>
          <w:noProof/>
        </w:rPr>
        <w:fldChar w:fldCharType="begin"/>
      </w:r>
      <w:r w:rsidR="00AE09DE">
        <w:rPr>
          <w:rFonts w:ascii="Times New Roman" w:hAnsi="Times New Roman" w:cs="Times New Roman"/>
          <w:noProof/>
        </w:rPr>
        <w:instrText xml:space="preserve"> HYPERLINK \l "_ENREF_10" \o "Hijmans, 2014 #2935" </w:instrText>
      </w:r>
      <w:ins w:id="71" w:author="Gabrielle Boisrame" w:date="2019-01-07T10:13:00Z">
        <w:r w:rsidR="00230BA5">
          <w:rPr>
            <w:rFonts w:ascii="Times New Roman" w:hAnsi="Times New Roman" w:cs="Times New Roman"/>
            <w:noProof/>
          </w:rPr>
        </w:r>
      </w:ins>
      <w:r w:rsidR="00AE09DE">
        <w:rPr>
          <w:rFonts w:ascii="Times New Roman" w:hAnsi="Times New Roman" w:cs="Times New Roman"/>
          <w:noProof/>
        </w:rPr>
        <w:fldChar w:fldCharType="separate"/>
      </w:r>
      <w:r>
        <w:rPr>
          <w:rFonts w:ascii="Times New Roman" w:hAnsi="Times New Roman" w:cs="Times New Roman"/>
          <w:noProof/>
        </w:rPr>
        <w:t>Hijmans and van Etten 2014</w:t>
      </w:r>
      <w:r w:rsidR="00AE09DE">
        <w:rPr>
          <w:rFonts w:ascii="Times New Roman" w:hAnsi="Times New Roman" w:cs="Times New Roman"/>
          <w:noProof/>
        </w:rPr>
        <w:fldChar w:fldCharType="end"/>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72"/>
      <w:r>
        <w:rPr>
          <w:rFonts w:ascii="Times New Roman" w:hAnsi="Times New Roman" w:cs="Times New Roman"/>
        </w:rPr>
        <w:t xml:space="preserve">Our null expectation of vegetation change </w:t>
      </w:r>
      <w:r>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72"/>
      <w:r>
        <w:rPr>
          <w:rStyle w:val="CommentReference"/>
        </w:rPr>
        <w:commentReference w:id="72"/>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t>
      </w:r>
      <w:proofErr w:type="spellStart"/>
      <w:r w:rsidR="00C66BF3">
        <w:rPr>
          <w:rFonts w:ascii="Times New Roman" w:hAnsi="Times New Roman" w:cs="Times New Roman"/>
        </w:rPr>
        <w:t>Wallen</w:t>
      </w:r>
      <w:proofErr w:type="spellEnd"/>
      <w:r w:rsidR="00C66BF3">
        <w:rPr>
          <w:rFonts w:ascii="Times New Roman" w:hAnsi="Times New Roman" w:cs="Times New Roman"/>
        </w:rPr>
        <w:t xml:space="preserve">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73"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74"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75"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76"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77"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78"/>
      <w:r w:rsidR="00C66BF3">
        <w:rPr>
          <w:rFonts w:ascii="Times New Roman" w:hAnsi="Times New Roman" w:cs="Times New Roman"/>
        </w:rPr>
        <w:t>.</w:t>
      </w:r>
      <w:ins w:id="79" w:author="Sally Thompson" w:date="2018-10-25T12:14:00Z">
        <w:r w:rsidR="005D0DF4" w:rsidDel="005D0DF4">
          <w:rPr>
            <w:rFonts w:ascii="Times New Roman" w:hAnsi="Times New Roman" w:cs="Times New Roman"/>
          </w:rPr>
          <w:t xml:space="preserve"> </w:t>
        </w:r>
      </w:ins>
      <w:del w:id="80" w:author="Sally Thompson" w:date="2018-10-25T12:14:00Z">
        <w:r w:rsidR="00C66BF3" w:rsidDel="005D0DF4">
          <w:rPr>
            <w:rFonts w:ascii="Times New Roman" w:hAnsi="Times New Roman" w:cs="Times New Roman"/>
          </w:rPr>
          <w:delText>2</w:delText>
        </w:r>
      </w:del>
      <w:commentRangeEnd w:id="78"/>
      <w:r w:rsidR="005D0DF4">
        <w:rPr>
          <w:rStyle w:val="CommentReference"/>
        </w:rPr>
        <w:commentReference w:id="78"/>
      </w:r>
      <w:r w:rsidR="00C66BF3">
        <w:rPr>
          <w:rFonts w:ascii="Times New Roman" w:hAnsi="Times New Roman" w:cs="Times New Roman"/>
        </w:rPr>
        <w:t xml:space="preserve"> </w:t>
      </w:r>
      <w:proofErr w:type="gramStart"/>
      <w:r w:rsidR="00C66BF3">
        <w:rPr>
          <w:rFonts w:ascii="Times New Roman" w:hAnsi="Times New Roman" w:cs="Times New Roman"/>
        </w:rPr>
        <w:t>m</w:t>
      </w:r>
      <w:proofErr w:type="gramEnd"/>
      <w:r w:rsidR="00C66BF3">
        <w:rPr>
          <w:rFonts w:ascii="Times New Roman" w:hAnsi="Times New Roman" w:cs="Times New Roman"/>
        </w:rPr>
        <w:t xml:space="preserve"> spacing between them, from an anchor point and a given transect azimuth that was described in the field notes. </w:t>
      </w:r>
      <w:del w:id="81" w:author="Sally Thompson" w:date="2018-10-25T12:14:00Z">
        <w:r w:rsidR="00C66BF3" w:rsidDel="005D0DF4">
          <w:rPr>
            <w:rFonts w:ascii="Times New Roman" w:hAnsi="Times New Roman" w:cs="Times New Roman"/>
          </w:rPr>
          <w:delText>A UC Berkeley field crew</w:delText>
        </w:r>
      </w:del>
      <w:ins w:id="82"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w:t>
      </w:r>
      <w:r>
        <w:rPr>
          <w:rFonts w:ascii="Times New Roman" w:hAnsi="Times New Roman" w:cs="Times New Roman"/>
        </w:rPr>
        <w:lastRenderedPageBreak/>
        <w:t xml:space="preserve">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83"/>
      <w:r>
        <w:rPr>
          <w:rFonts w:ascii="Times New Roman" w:hAnsi="Times New Roman" w:cs="Times New Roman"/>
        </w:rPr>
        <w:t>.</w:t>
      </w:r>
      <w:commentRangeEnd w:id="83"/>
      <w:r w:rsidR="00014A60">
        <w:rPr>
          <w:rStyle w:val="CommentReference"/>
        </w:rPr>
        <w:commentReference w:id="83"/>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BDB0EB2" w:rsidR="009E0E8B" w:rsidRPr="00937D60" w:rsidRDefault="009E0E8B" w:rsidP="001D6172">
      <w:pPr>
        <w:spacing w:line="480" w:lineRule="auto"/>
        <w:ind w:firstLine="720"/>
        <w:rPr>
          <w:rFonts w:ascii="Times New Roman" w:hAnsi="Times New Roman" w:cs="Times New Roman"/>
          <w:color w:val="1F497D" w:themeColor="text2"/>
        </w:rPr>
      </w:pPr>
      <w:r w:rsidRPr="00937D60">
        <w:rPr>
          <w:rFonts w:ascii="Times New Roman" w:hAnsi="Times New Roman" w:cs="Times New Roman"/>
          <w:color w:val="1F497D" w:themeColor="text2"/>
        </w:rPr>
        <w:t xml:space="preserve">We sampled soil moisture in the field at </w:t>
      </w:r>
      <w:r w:rsidR="00433F57" w:rsidRPr="00937D60">
        <w:rPr>
          <w:rFonts w:ascii="Times New Roman" w:hAnsi="Times New Roman" w:cs="Times New Roman"/>
          <w:color w:val="1F497D" w:themeColor="text2"/>
        </w:rPr>
        <w:t>36</w:t>
      </w:r>
      <w:r w:rsidR="005B0769" w:rsidRPr="00937D60">
        <w:rPr>
          <w:rFonts w:ascii="Times New Roman" w:hAnsi="Times New Roman" w:cs="Times New Roman"/>
          <w:color w:val="1F497D" w:themeColor="text2"/>
        </w:rPr>
        <w:t xml:space="preserve"> sites</w:t>
      </w:r>
      <w:r w:rsidR="00433F57" w:rsidRPr="00937D60">
        <w:rPr>
          <w:rFonts w:ascii="Times New Roman" w:hAnsi="Times New Roman" w:cs="Times New Roman"/>
          <w:color w:val="1F497D" w:themeColor="text2"/>
        </w:rPr>
        <w:t xml:space="preserve"> in</w:t>
      </w:r>
      <w:r w:rsidR="005B0769" w:rsidRPr="00937D60">
        <w:rPr>
          <w:rFonts w:ascii="Times New Roman" w:hAnsi="Times New Roman" w:cs="Times New Roman"/>
          <w:color w:val="1F497D" w:themeColor="text2"/>
        </w:rPr>
        <w:t xml:space="preserve"> 2016 and 2017</w:t>
      </w:r>
      <w:r w:rsidR="00433F57" w:rsidRPr="00937D60">
        <w:rPr>
          <w:rFonts w:ascii="Times New Roman" w:hAnsi="Times New Roman" w:cs="Times New Roman"/>
          <w:color w:val="1F497D" w:themeColor="text2"/>
        </w:rPr>
        <w:t>, most of which were measured in both early and late summer</w:t>
      </w:r>
      <w:r w:rsidR="00D74F66" w:rsidRPr="00937D60">
        <w:rPr>
          <w:rFonts w:ascii="Times New Roman" w:hAnsi="Times New Roman" w:cs="Times New Roman"/>
          <w:color w:val="1F497D" w:themeColor="text2"/>
        </w:rPr>
        <w:t xml:space="preserve"> (some sites had to be omitted during certain site visits due to safety concerns or time constraints)</w:t>
      </w:r>
      <w:r w:rsidR="00433F57" w:rsidRPr="00937D60">
        <w:rPr>
          <w:rFonts w:ascii="Times New Roman" w:hAnsi="Times New Roman" w:cs="Times New Roman"/>
          <w:color w:val="1F497D" w:themeColor="text2"/>
        </w:rPr>
        <w:t xml:space="preserve">. Twenty-nine of these sites were re-measured in June of 2018. Eleven sites were measured a total of 5 times, 16 sites were measured 4 times, 8 sites were measured 3 times, </w:t>
      </w:r>
      <w:r w:rsidR="00D74F66" w:rsidRPr="00937D60">
        <w:rPr>
          <w:rFonts w:ascii="Times New Roman" w:hAnsi="Times New Roman" w:cs="Times New Roman"/>
          <w:color w:val="1F497D" w:themeColor="text2"/>
        </w:rPr>
        <w:t xml:space="preserve">4 sites were measured twice, and one site was measured only once. </w:t>
      </w:r>
      <w:r w:rsidR="001D6172" w:rsidRPr="00937D60">
        <w:rPr>
          <w:rFonts w:ascii="Times New Roman" w:hAnsi="Times New Roman" w:cs="Times New Roman"/>
          <w:color w:val="1F497D" w:themeColor="text2"/>
        </w:rPr>
        <w:t>In most sites 25 evenly-spaced soil moisture measurements were made within a 30m by 30m grid. Additional measurements were made in heterogeneous sites. One meter spaced measurements were made across a 30 m transect in sites with obvious strong gradients in soil moisture (e.g. wetland sites bordered by dry uplands).</w:t>
      </w:r>
      <w:r w:rsidR="005B0769"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t each site, dominant vegetation cover (to species level whe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possible), slope, aspect, and the presence of burned snags or fire scarred</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trees were recorded. Sites were georeferenced using handheld Garmi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GPSMAP 62st and 64st devices (horizontal accuracy 3–10 m). Latitude</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nd longitude were assigned to each measurement point based on locatio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within the grid or transect. Locations were verified in ArcMap.</w:t>
      </w:r>
    </w:p>
    <w:p w14:paraId="66BA19DC" w14:textId="5ECC3A45" w:rsidR="005B0769" w:rsidRDefault="005B0769" w:rsidP="009A3EB7">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ins w:id="84" w:author="Gabrielle" w:date="2019-01-07T09:30:00Z">
        <w:r w:rsidR="00B535DA">
          <w:rPr>
            <w:rFonts w:ascii="Times New Roman" w:hAnsi="Times New Roman" w:cs="Times New Roman"/>
          </w:rPr>
          <w:t xml:space="preserve">and/or Gabrielle </w:t>
        </w:r>
      </w:ins>
      <w:r w:rsidR="001C519A">
        <w:rPr>
          <w:rFonts w:ascii="Times New Roman" w:hAnsi="Times New Roman" w:cs="Times New Roman"/>
        </w:rPr>
        <w:t>will elaborate).</w:t>
      </w:r>
    </w:p>
    <w:p w14:paraId="1517F411" w14:textId="79EF3E2E" w:rsidR="0072115A" w:rsidRPr="00F42D58" w:rsidRDefault="009A3EB7"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lastRenderedPageBreak/>
        <w:t>In addition to low-temporal, but high</w:t>
      </w:r>
      <w:r w:rsidR="00ED55B1" w:rsidRPr="00F42D58">
        <w:rPr>
          <w:rFonts w:ascii="Times New Roman" w:hAnsi="Times New Roman" w:cs="Times New Roman"/>
          <w:color w:val="215868" w:themeColor="accent5" w:themeShade="80"/>
        </w:rPr>
        <w:t>-</w:t>
      </w:r>
      <w:r w:rsidRPr="00F42D58">
        <w:rPr>
          <w:rFonts w:ascii="Times New Roman" w:hAnsi="Times New Roman" w:cs="Times New Roman"/>
          <w:color w:val="215868" w:themeColor="accent5" w:themeShade="80"/>
        </w:rPr>
        <w:t xml:space="preserve">spatial soil moisture sampling, we have also looked at high-temporal soil moisture dynamics </w:t>
      </w:r>
      <w:r w:rsidR="00553B8E" w:rsidRPr="00F42D58">
        <w:rPr>
          <w:rFonts w:ascii="Times New Roman" w:hAnsi="Times New Roman" w:cs="Times New Roman"/>
          <w:color w:val="215868" w:themeColor="accent5" w:themeShade="80"/>
        </w:rPr>
        <w:t>in soils</w:t>
      </w:r>
      <w:r w:rsidR="00ED55B1" w:rsidRPr="00F42D58">
        <w:rPr>
          <w:rFonts w:ascii="Times New Roman" w:hAnsi="Times New Roman" w:cs="Times New Roman"/>
          <w:color w:val="215868" w:themeColor="accent5" w:themeShade="80"/>
        </w:rPr>
        <w:t xml:space="preserve"> </w:t>
      </w:r>
      <w:r w:rsidRPr="00F42D58">
        <w:rPr>
          <w:rFonts w:ascii="Times New Roman" w:hAnsi="Times New Roman" w:cs="Times New Roman"/>
          <w:color w:val="215868" w:themeColor="accent5" w:themeShade="80"/>
        </w:rPr>
        <w:t>at 3 different depths</w:t>
      </w:r>
      <w:r w:rsidR="00ED55B1" w:rsidRPr="00F42D58">
        <w:rPr>
          <w:rFonts w:ascii="Times New Roman" w:hAnsi="Times New Roman" w:cs="Times New Roman"/>
          <w:color w:val="215868" w:themeColor="accent5" w:themeShade="80"/>
        </w:rPr>
        <w:t xml:space="preserve"> (12, 60, and 100 cm)</w:t>
      </w:r>
      <w:r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t</w:t>
      </w:r>
      <w:r w:rsidRPr="00F42D58">
        <w:rPr>
          <w:rFonts w:ascii="Times New Roman" w:hAnsi="Times New Roman" w:cs="Times New Roman"/>
          <w:color w:val="215868" w:themeColor="accent5" w:themeShade="80"/>
        </w:rPr>
        <w:t xml:space="preserve"> three weather stations corresponding to</w:t>
      </w:r>
      <w:r w:rsidR="00ED55B1" w:rsidRPr="00F42D58">
        <w:rPr>
          <w:rFonts w:ascii="Times New Roman" w:hAnsi="Times New Roman" w:cs="Times New Roman"/>
          <w:color w:val="215868" w:themeColor="accent5" w:themeShade="80"/>
        </w:rPr>
        <w:t xml:space="preserve"> </w:t>
      </w:r>
      <w:r w:rsidR="00B24143">
        <w:rPr>
          <w:rFonts w:ascii="Times New Roman" w:hAnsi="Times New Roman" w:cs="Times New Roman"/>
          <w:color w:val="215868" w:themeColor="accent5" w:themeShade="80"/>
        </w:rPr>
        <w:t>den</w:t>
      </w:r>
      <w:commentRangeStart w:id="85"/>
      <w:commentRangeStart w:id="86"/>
      <w:r w:rsidR="00ED55B1" w:rsidRPr="00F42D58">
        <w:rPr>
          <w:rFonts w:ascii="Times New Roman" w:hAnsi="Times New Roman" w:cs="Times New Roman"/>
          <w:color w:val="215868" w:themeColor="accent5" w:themeShade="80"/>
        </w:rPr>
        <w:t xml:space="preserve">se </w:t>
      </w:r>
      <w:commentRangeEnd w:id="85"/>
      <w:r w:rsidR="00ED55B1" w:rsidRPr="00F42D58">
        <w:rPr>
          <w:rStyle w:val="CommentReference"/>
          <w:color w:val="215868" w:themeColor="accent5" w:themeShade="80"/>
        </w:rPr>
        <w:commentReference w:id="85"/>
      </w:r>
      <w:commentRangeEnd w:id="86"/>
      <w:r w:rsidR="00B24143">
        <w:rPr>
          <w:rStyle w:val="CommentReference"/>
        </w:rPr>
        <w:commentReference w:id="86"/>
      </w:r>
      <w:r w:rsidR="00ED55B1" w:rsidRPr="00F42D58">
        <w:rPr>
          <w:rFonts w:ascii="Times New Roman" w:hAnsi="Times New Roman" w:cs="Times New Roman"/>
          <w:color w:val="215868" w:themeColor="accent5" w:themeShade="80"/>
        </w:rPr>
        <w:t xml:space="preserve">meadow, </w:t>
      </w:r>
      <w:commentRangeStart w:id="87"/>
      <w:del w:id="88" w:author="Katya" w:date="2019-01-07T09:30:00Z">
        <w:r w:rsidR="00ED55B1" w:rsidRPr="00F42D58">
          <w:rPr>
            <w:rFonts w:ascii="Times New Roman" w:hAnsi="Times New Roman" w:cs="Times New Roman"/>
            <w:color w:val="215868" w:themeColor="accent5" w:themeShade="80"/>
          </w:rPr>
          <w:delText>shrubs</w:delText>
        </w:r>
        <w:commentRangeEnd w:id="87"/>
        <w:r w:rsidR="00B24143">
          <w:rPr>
            <w:rStyle w:val="CommentReference"/>
          </w:rPr>
          <w:commentReference w:id="87"/>
        </w:r>
      </w:del>
      <w:ins w:id="89" w:author="Katya" w:date="2019-01-07T09:30:00Z">
        <w:r w:rsidR="00A62837">
          <w:rPr>
            <w:rFonts w:ascii="Times New Roman" w:hAnsi="Times New Roman" w:cs="Times New Roman"/>
            <w:color w:val="215868" w:themeColor="accent5" w:themeShade="80"/>
          </w:rPr>
          <w:t>shrub/</w:t>
        </w:r>
        <w:r w:rsidR="00CD201C">
          <w:rPr>
            <w:rFonts w:ascii="Times New Roman" w:hAnsi="Times New Roman" w:cs="Times New Roman"/>
            <w:color w:val="215868" w:themeColor="accent5" w:themeShade="80"/>
          </w:rPr>
          <w:t xml:space="preserve">conifer </w:t>
        </w:r>
        <w:r w:rsidR="00A62837">
          <w:rPr>
            <w:rFonts w:ascii="Times New Roman" w:hAnsi="Times New Roman" w:cs="Times New Roman"/>
            <w:color w:val="215868" w:themeColor="accent5" w:themeShade="80"/>
          </w:rPr>
          <w:t>regeneration</w:t>
        </w:r>
      </w:ins>
      <w:r w:rsidR="00ED55B1" w:rsidRPr="00F42D58">
        <w:rPr>
          <w:rFonts w:ascii="Times New Roman" w:hAnsi="Times New Roman" w:cs="Times New Roman"/>
          <w:color w:val="215868" w:themeColor="accent5" w:themeShade="80"/>
        </w:rPr>
        <w:t xml:space="preserve">, and </w:t>
      </w:r>
      <w:ins w:id="90" w:author="Katya" w:date="2019-01-07T09:30:00Z">
        <w:r w:rsidR="005E596B">
          <w:rPr>
            <w:rFonts w:ascii="Times New Roman" w:hAnsi="Times New Roman" w:cs="Times New Roman"/>
            <w:color w:val="215868" w:themeColor="accent5" w:themeShade="80"/>
          </w:rPr>
          <w:t xml:space="preserve">mature </w:t>
        </w:r>
      </w:ins>
      <w:r w:rsidR="00ED55B1" w:rsidRPr="00F42D58">
        <w:rPr>
          <w:rFonts w:ascii="Times New Roman" w:hAnsi="Times New Roman" w:cs="Times New Roman"/>
          <w:color w:val="215868" w:themeColor="accent5" w:themeShade="80"/>
        </w:rPr>
        <w:t>mixed conifer vegetation types.</w:t>
      </w:r>
      <w:r w:rsidR="00553B8E" w:rsidRPr="00F42D58">
        <w:rPr>
          <w:rFonts w:ascii="Times New Roman" w:hAnsi="Times New Roman" w:cs="Times New Roman"/>
          <w:color w:val="215868" w:themeColor="accent5" w:themeShade="80"/>
        </w:rPr>
        <w:t xml:space="preserve"> </w:t>
      </w:r>
      <w:ins w:id="91" w:author="Katya" w:date="2019-01-07T09:30:00Z">
        <w:r w:rsidR="00A62837">
          <w:rPr>
            <w:rFonts w:ascii="Times New Roman" w:hAnsi="Times New Roman" w:cs="Times New Roman"/>
            <w:color w:val="215868" w:themeColor="accent5" w:themeShade="80"/>
          </w:rPr>
          <w:t xml:space="preserve">Dense meadow </w:t>
        </w:r>
        <w:r w:rsidR="008C2C14">
          <w:rPr>
            <w:rFonts w:ascii="Times New Roman" w:hAnsi="Times New Roman" w:cs="Times New Roman"/>
            <w:color w:val="215868" w:themeColor="accent5" w:themeShade="80"/>
          </w:rPr>
          <w:t xml:space="preserve">weather station </w:t>
        </w:r>
        <w:r w:rsidR="00A62837">
          <w:rPr>
            <w:rFonts w:ascii="Times New Roman" w:hAnsi="Times New Roman" w:cs="Times New Roman"/>
            <w:color w:val="215868" w:themeColor="accent5" w:themeShade="80"/>
          </w:rPr>
          <w:t xml:space="preserve">site is characterized </w:t>
        </w:r>
        <w:r w:rsidR="005E596B">
          <w:rPr>
            <w:rFonts w:ascii="Times New Roman" w:hAnsi="Times New Roman" w:cs="Times New Roman"/>
            <w:color w:val="215868" w:themeColor="accent5" w:themeShade="80"/>
          </w:rPr>
          <w:t>by</w:t>
        </w:r>
        <w:r w:rsidR="00A62837">
          <w:rPr>
            <w:rFonts w:ascii="Times New Roman" w:hAnsi="Times New Roman" w:cs="Times New Roman"/>
            <w:color w:val="215868" w:themeColor="accent5" w:themeShade="80"/>
          </w:rPr>
          <w:t xml:space="preserve"> </w:t>
        </w:r>
        <w:r w:rsidR="008C2C14">
          <w:rPr>
            <w:rFonts w:ascii="Times New Roman" w:hAnsi="Times New Roman" w:cs="Times New Roman"/>
            <w:color w:val="215868" w:themeColor="accent5" w:themeShade="80"/>
          </w:rPr>
          <w:t xml:space="preserve">high </w:t>
        </w:r>
        <w:r w:rsidR="00A62837">
          <w:rPr>
            <w:rFonts w:ascii="Times New Roman" w:hAnsi="Times New Roman" w:cs="Times New Roman"/>
            <w:color w:val="215868" w:themeColor="accent5" w:themeShade="80"/>
          </w:rPr>
          <w:t>soil moisture</w:t>
        </w:r>
        <w:r w:rsidR="005E596B">
          <w:rPr>
            <w:rFonts w:ascii="Times New Roman" w:hAnsi="Times New Roman" w:cs="Times New Roman"/>
            <w:color w:val="215868" w:themeColor="accent5" w:themeShade="80"/>
          </w:rPr>
          <w:t xml:space="preserve"> content</w:t>
        </w:r>
        <w:r w:rsidR="00A62837">
          <w:rPr>
            <w:rFonts w:ascii="Times New Roman" w:hAnsi="Times New Roman" w:cs="Times New Roman"/>
            <w:color w:val="215868" w:themeColor="accent5" w:themeShade="80"/>
          </w:rPr>
          <w:t xml:space="preserve">, grass cover, some conifer regeneration, but no </w:t>
        </w:r>
        <w:proofErr w:type="spellStart"/>
        <w:r w:rsidR="00A62837">
          <w:rPr>
            <w:rFonts w:ascii="Times New Roman" w:hAnsi="Times New Roman" w:cs="Times New Roman"/>
            <w:color w:val="215868" w:themeColor="accent5" w:themeShade="80"/>
          </w:rPr>
          <w:t>overstory</w:t>
        </w:r>
        <w:proofErr w:type="spellEnd"/>
        <w:r w:rsidR="00A62837">
          <w:rPr>
            <w:rFonts w:ascii="Times New Roman" w:hAnsi="Times New Roman" w:cs="Times New Roman"/>
            <w:color w:val="215868" w:themeColor="accent5" w:themeShade="80"/>
          </w:rPr>
          <w:t xml:space="preserve"> above the weather station. Dense meadow site has burned at high severity in XXXX. Between XXXX and XXXX, it burned X times. Shrub/conifer regeneration </w:t>
        </w:r>
        <w:r w:rsidR="008C2C14">
          <w:rPr>
            <w:rFonts w:ascii="Times New Roman" w:hAnsi="Times New Roman" w:cs="Times New Roman"/>
            <w:color w:val="215868" w:themeColor="accent5" w:themeShade="80"/>
          </w:rPr>
          <w:t xml:space="preserve">weather station </w:t>
        </w:r>
        <w:r w:rsidR="00A62837">
          <w:rPr>
            <w:rFonts w:ascii="Times New Roman" w:hAnsi="Times New Roman" w:cs="Times New Roman"/>
            <w:color w:val="215868" w:themeColor="accent5" w:themeShade="80"/>
          </w:rPr>
          <w:t xml:space="preserve">site is characterized by </w:t>
        </w:r>
        <w:r w:rsidR="00643F97">
          <w:rPr>
            <w:rFonts w:ascii="Times New Roman" w:hAnsi="Times New Roman" w:cs="Times New Roman"/>
            <w:color w:val="215868" w:themeColor="accent5" w:themeShade="80"/>
          </w:rPr>
          <w:t xml:space="preserve">drier soils, white thorn growth with some grasses, </w:t>
        </w:r>
        <w:r w:rsidR="008C2C14">
          <w:rPr>
            <w:rFonts w:ascii="Times New Roman" w:hAnsi="Times New Roman" w:cs="Times New Roman"/>
            <w:color w:val="215868" w:themeColor="accent5" w:themeShade="80"/>
          </w:rPr>
          <w:t>some conifer regeneration, and no</w:t>
        </w:r>
        <w:r w:rsidR="00643F97">
          <w:rPr>
            <w:rFonts w:ascii="Times New Roman" w:hAnsi="Times New Roman" w:cs="Times New Roman"/>
            <w:color w:val="215868" w:themeColor="accent5" w:themeShade="80"/>
          </w:rPr>
          <w:t xml:space="preserve"> </w:t>
        </w:r>
        <w:proofErr w:type="spellStart"/>
        <w:r w:rsidR="00643F97">
          <w:rPr>
            <w:rFonts w:ascii="Times New Roman" w:hAnsi="Times New Roman" w:cs="Times New Roman"/>
            <w:color w:val="215868" w:themeColor="accent5" w:themeShade="80"/>
          </w:rPr>
          <w:t>overstory</w:t>
        </w:r>
        <w:proofErr w:type="spellEnd"/>
        <w:r w:rsidR="008C2C14">
          <w:rPr>
            <w:rFonts w:ascii="Times New Roman" w:hAnsi="Times New Roman" w:cs="Times New Roman"/>
            <w:color w:val="215868" w:themeColor="accent5" w:themeShade="80"/>
          </w:rPr>
          <w:t xml:space="preserve"> above the station. </w:t>
        </w:r>
        <w:r w:rsidR="00643F97">
          <w:rPr>
            <w:rFonts w:ascii="Times New Roman" w:hAnsi="Times New Roman" w:cs="Times New Roman"/>
            <w:color w:val="215868" w:themeColor="accent5" w:themeShade="80"/>
          </w:rPr>
          <w:t xml:space="preserve">Shrub/conifer regeneration site has burned at high severity in XXXX. Between XXXX and XXXX, it burned X times. The mixed conifer site is characterized by dry soils, </w:t>
        </w:r>
        <w:proofErr w:type="spellStart"/>
        <w:r w:rsidR="00643F97">
          <w:rPr>
            <w:rFonts w:ascii="Times New Roman" w:hAnsi="Times New Roman" w:cs="Times New Roman"/>
            <w:color w:val="215868" w:themeColor="accent5" w:themeShade="80"/>
          </w:rPr>
          <w:t>overstory</w:t>
        </w:r>
        <w:proofErr w:type="spellEnd"/>
        <w:r w:rsidR="008C2C14">
          <w:rPr>
            <w:rFonts w:ascii="Times New Roman" w:hAnsi="Times New Roman" w:cs="Times New Roman"/>
            <w:color w:val="215868" w:themeColor="accent5" w:themeShade="80"/>
          </w:rPr>
          <w:t xml:space="preserve"> above the station</w:t>
        </w:r>
        <w:r w:rsidR="00643F97">
          <w:rPr>
            <w:rFonts w:ascii="Times New Roman" w:hAnsi="Times New Roman" w:cs="Times New Roman"/>
            <w:color w:val="215868" w:themeColor="accent5" w:themeShade="80"/>
          </w:rPr>
          <w:t xml:space="preserve">, no understory, and </w:t>
        </w:r>
        <w:r w:rsidR="008C2C14">
          <w:rPr>
            <w:rFonts w:ascii="Times New Roman" w:hAnsi="Times New Roman" w:cs="Times New Roman"/>
            <w:color w:val="215868" w:themeColor="accent5" w:themeShade="80"/>
          </w:rPr>
          <w:t>mature</w:t>
        </w:r>
        <w:r w:rsidR="00643F97">
          <w:rPr>
            <w:rFonts w:ascii="Times New Roman" w:hAnsi="Times New Roman" w:cs="Times New Roman"/>
            <w:color w:val="215868" w:themeColor="accent5" w:themeShade="80"/>
          </w:rPr>
          <w:t xml:space="preserve"> </w:t>
        </w:r>
        <w:commentRangeStart w:id="92"/>
        <w:r w:rsidR="00643F97">
          <w:rPr>
            <w:rFonts w:ascii="Times New Roman" w:hAnsi="Times New Roman" w:cs="Times New Roman"/>
            <w:color w:val="215868" w:themeColor="accent5" w:themeShade="80"/>
          </w:rPr>
          <w:t>mixed conifers</w:t>
        </w:r>
        <w:commentRangeEnd w:id="92"/>
        <w:r w:rsidR="00643F97">
          <w:rPr>
            <w:rStyle w:val="CommentReference"/>
          </w:rPr>
          <w:commentReference w:id="92"/>
        </w:r>
        <w:r w:rsidR="00643F97">
          <w:rPr>
            <w:rFonts w:ascii="Times New Roman" w:hAnsi="Times New Roman" w:cs="Times New Roman"/>
            <w:color w:val="215868" w:themeColor="accent5" w:themeShade="80"/>
          </w:rPr>
          <w:t xml:space="preserve">. Mixed conifer site has burned at low severity in XXXX. Between XXXX and XXXX, it burned X times. </w:t>
        </w:r>
        <w:commentRangeStart w:id="93"/>
        <w:r w:rsidR="00A62837">
          <w:rPr>
            <w:rFonts w:ascii="Times New Roman" w:hAnsi="Times New Roman" w:cs="Times New Roman"/>
            <w:color w:val="215868" w:themeColor="accent5" w:themeShade="80"/>
          </w:rPr>
          <w:t xml:space="preserve">For simplicity, we are referring to the dense meadow site as “wetland”, conifer regeneration site as “shrub”, and mixed conifer site as “forest” </w:t>
        </w:r>
        <w:r w:rsidR="008C2C14">
          <w:rPr>
            <w:rFonts w:ascii="Times New Roman" w:hAnsi="Times New Roman" w:cs="Times New Roman"/>
            <w:color w:val="215868" w:themeColor="accent5" w:themeShade="80"/>
          </w:rPr>
          <w:t>for</w:t>
        </w:r>
        <w:r w:rsidR="00A62837">
          <w:rPr>
            <w:rFonts w:ascii="Times New Roman" w:hAnsi="Times New Roman" w:cs="Times New Roman"/>
            <w:color w:val="215868" w:themeColor="accent5" w:themeShade="80"/>
          </w:rPr>
          <w:t xml:space="preserve"> the rest of the paper</w:t>
        </w:r>
        <w:commentRangeEnd w:id="93"/>
        <w:r w:rsidR="00643F97">
          <w:rPr>
            <w:rStyle w:val="CommentReference"/>
          </w:rPr>
          <w:commentReference w:id="93"/>
        </w:r>
        <w:r w:rsidR="00A62837">
          <w:rPr>
            <w:rFonts w:ascii="Times New Roman" w:hAnsi="Times New Roman" w:cs="Times New Roman"/>
            <w:color w:val="215868" w:themeColor="accent5" w:themeShade="80"/>
          </w:rPr>
          <w:t xml:space="preserve">. </w:t>
        </w:r>
      </w:ins>
      <w:r w:rsidR="00ED55B1" w:rsidRPr="00F42D58">
        <w:rPr>
          <w:rFonts w:ascii="Times New Roman" w:hAnsi="Times New Roman" w:cs="Times New Roman"/>
          <w:color w:val="215868" w:themeColor="accent5" w:themeShade="80"/>
        </w:rPr>
        <w:t>These weather stations have been operating in SCB since the fall of 2016</w:t>
      </w:r>
      <w:r w:rsidR="00F42D58">
        <w:rPr>
          <w:rFonts w:ascii="Times New Roman" w:hAnsi="Times New Roman" w:cs="Times New Roman"/>
          <w:color w:val="215868" w:themeColor="accent5" w:themeShade="80"/>
        </w:rPr>
        <w:t xml:space="preserve">. </w:t>
      </w:r>
      <w:r w:rsidR="00CC6A12" w:rsidRPr="00F42D58">
        <w:rPr>
          <w:rFonts w:ascii="Times New Roman" w:hAnsi="Times New Roman" w:cs="Times New Roman"/>
          <w:color w:val="215868" w:themeColor="accent5" w:themeShade="80"/>
        </w:rPr>
        <w:t xml:space="preserve">Soil moisture </w:t>
      </w:r>
      <w:r w:rsidR="00ED55B1" w:rsidRPr="00F42D58">
        <w:rPr>
          <w:rFonts w:ascii="Times New Roman" w:hAnsi="Times New Roman" w:cs="Times New Roman"/>
          <w:color w:val="215868" w:themeColor="accent5" w:themeShade="80"/>
        </w:rPr>
        <w:t>and precipitation were collected at a 10-min interval.</w:t>
      </w:r>
      <w:r w:rsidR="00395A53">
        <w:rPr>
          <w:rFonts w:ascii="Times New Roman" w:hAnsi="Times New Roman" w:cs="Times New Roman"/>
          <w:color w:val="215868" w:themeColor="accent5" w:themeShade="80"/>
        </w:rPr>
        <w:t xml:space="preserve"> </w:t>
      </w:r>
      <w:commentRangeStart w:id="94"/>
      <w:ins w:id="95" w:author="Katya" w:date="2019-01-07T09:30:00Z">
        <w:r w:rsidR="00395A53">
          <w:rPr>
            <w:rFonts w:ascii="Times New Roman" w:hAnsi="Times New Roman" w:cs="Times New Roman"/>
            <w:color w:val="215868" w:themeColor="accent5" w:themeShade="80"/>
          </w:rPr>
          <w:t>Precipitation was measured by a 0.1 in</w:t>
        </w:r>
        <w:r w:rsidR="00024BA0">
          <w:rPr>
            <w:rFonts w:ascii="Times New Roman" w:hAnsi="Times New Roman" w:cs="Times New Roman"/>
            <w:color w:val="215868" w:themeColor="accent5" w:themeShade="80"/>
          </w:rPr>
          <w:t>ch</w:t>
        </w:r>
        <w:r w:rsidR="00395A53">
          <w:rPr>
            <w:rFonts w:ascii="Times New Roman" w:hAnsi="Times New Roman" w:cs="Times New Roman"/>
            <w:color w:val="215868" w:themeColor="accent5" w:themeShade="80"/>
          </w:rPr>
          <w:t xml:space="preserve"> tipping bucket gauge</w:t>
        </w:r>
        <w:r w:rsidR="00024BA0">
          <w:rPr>
            <w:rFonts w:ascii="Times New Roman" w:hAnsi="Times New Roman" w:cs="Times New Roman"/>
            <w:color w:val="215868" w:themeColor="accent5" w:themeShade="80"/>
          </w:rPr>
          <w:t xml:space="preserve"> and soil moisture was measured with a two-prong electrical conductivity meter</w:t>
        </w:r>
      </w:ins>
      <w:commentRangeEnd w:id="94"/>
      <w:r w:rsidR="009B6214">
        <w:rPr>
          <w:rStyle w:val="CommentReference"/>
        </w:rPr>
        <w:commentReference w:id="94"/>
      </w:r>
      <w:ins w:id="96" w:author="Katya" w:date="2019-01-07T09:30:00Z">
        <w:r w:rsidR="00395A53">
          <w:rPr>
            <w:rFonts w:ascii="Times New Roman" w:hAnsi="Times New Roman" w:cs="Times New Roman"/>
            <w:color w:val="215868" w:themeColor="accent5" w:themeShade="80"/>
          </w:rPr>
          <w:t xml:space="preserve">. </w:t>
        </w:r>
      </w:ins>
      <w:r w:rsidR="00796F1C">
        <w:rPr>
          <w:rFonts w:ascii="Times New Roman" w:hAnsi="Times New Roman" w:cs="Times New Roman"/>
          <w:color w:val="215868" w:themeColor="accent5" w:themeShade="80"/>
        </w:rPr>
        <w:t>Additionally, each day</w:t>
      </w:r>
      <w:r w:rsidR="00ED55B1" w:rsidRPr="00F42D58">
        <w:rPr>
          <w:rFonts w:ascii="Times New Roman" w:hAnsi="Times New Roman" w:cs="Times New Roman"/>
          <w:color w:val="215868" w:themeColor="accent5" w:themeShade="80"/>
        </w:rPr>
        <w:t xml:space="preserve"> </w:t>
      </w:r>
      <w:r w:rsidR="00F42D58">
        <w:rPr>
          <w:rFonts w:ascii="Times New Roman" w:hAnsi="Times New Roman" w:cs="Times New Roman"/>
          <w:color w:val="215868" w:themeColor="accent5" w:themeShade="80"/>
        </w:rPr>
        <w:t>f</w:t>
      </w:r>
      <w:r w:rsidR="00ED55B1" w:rsidRPr="00F42D58">
        <w:rPr>
          <w:rFonts w:ascii="Times New Roman" w:hAnsi="Times New Roman" w:cs="Times New Roman"/>
          <w:color w:val="215868" w:themeColor="accent5" w:themeShade="80"/>
        </w:rPr>
        <w:t xml:space="preserve">our images </w:t>
      </w:r>
      <w:r w:rsidR="00F42D58">
        <w:rPr>
          <w:rFonts w:ascii="Times New Roman" w:hAnsi="Times New Roman" w:cs="Times New Roman"/>
          <w:color w:val="215868" w:themeColor="accent5" w:themeShade="80"/>
        </w:rPr>
        <w:t xml:space="preserve">were </w:t>
      </w:r>
      <w:r w:rsidR="00ED55B1" w:rsidRPr="00F42D58">
        <w:rPr>
          <w:rFonts w:ascii="Times New Roman" w:hAnsi="Times New Roman" w:cs="Times New Roman"/>
          <w:color w:val="215868" w:themeColor="accent5" w:themeShade="80"/>
        </w:rPr>
        <w:t xml:space="preserve">taken of the stations and surrounding area </w:t>
      </w:r>
      <w:r w:rsidR="00937D60">
        <w:rPr>
          <w:rFonts w:ascii="Times New Roman" w:hAnsi="Times New Roman" w:cs="Times New Roman"/>
          <w:color w:val="215868" w:themeColor="accent5" w:themeShade="80"/>
        </w:rPr>
        <w:t xml:space="preserve">by fixed-location time-lapse cameras </w:t>
      </w:r>
      <w:r w:rsidR="00F42D58">
        <w:rPr>
          <w:rFonts w:ascii="Times New Roman" w:hAnsi="Times New Roman" w:cs="Times New Roman"/>
          <w:color w:val="215868" w:themeColor="accent5" w:themeShade="80"/>
        </w:rPr>
        <w:t xml:space="preserve">and were used </w:t>
      </w:r>
      <w:r w:rsidR="00ED55B1" w:rsidRPr="00F42D58">
        <w:rPr>
          <w:rFonts w:ascii="Times New Roman" w:hAnsi="Times New Roman" w:cs="Times New Roman"/>
          <w:color w:val="215868" w:themeColor="accent5" w:themeShade="80"/>
        </w:rPr>
        <w:t xml:space="preserve">to calculate snow depth and snow cover. For comparison, similar setup has been in operation in ICB since </w:t>
      </w:r>
      <w:r w:rsidR="00796F1C">
        <w:rPr>
          <w:rFonts w:ascii="Times New Roman" w:hAnsi="Times New Roman" w:cs="Times New Roman"/>
          <w:color w:val="215868" w:themeColor="accent5" w:themeShade="80"/>
        </w:rPr>
        <w:t xml:space="preserve">the </w:t>
      </w:r>
      <w:r w:rsidR="00ED55B1" w:rsidRPr="00F42D58">
        <w:rPr>
          <w:rFonts w:ascii="Times New Roman" w:hAnsi="Times New Roman" w:cs="Times New Roman"/>
          <w:color w:val="215868" w:themeColor="accent5" w:themeShade="80"/>
        </w:rPr>
        <w:t xml:space="preserve">fall of 2015. </w:t>
      </w:r>
      <w:r w:rsidR="00671C7B" w:rsidRPr="00F42D58">
        <w:rPr>
          <w:rFonts w:ascii="Times New Roman" w:hAnsi="Times New Roman" w:cs="Times New Roman"/>
          <w:color w:val="215868" w:themeColor="accent5" w:themeShade="80"/>
        </w:rPr>
        <w:t xml:space="preserve">No more than </w:t>
      </w:r>
      <w:commentRangeStart w:id="97"/>
      <w:ins w:id="98" w:author="Katya" w:date="2019-01-07T09:30:00Z">
        <w:r w:rsidR="008C2C14">
          <w:rPr>
            <w:rFonts w:ascii="Times New Roman" w:hAnsi="Times New Roman" w:cs="Times New Roman"/>
            <w:color w:val="215868" w:themeColor="accent5" w:themeShade="80"/>
          </w:rPr>
          <w:t>32</w:t>
        </w:r>
        <w:r w:rsidR="00671C7B" w:rsidRPr="00F42D58">
          <w:rPr>
            <w:rFonts w:ascii="Times New Roman" w:hAnsi="Times New Roman" w:cs="Times New Roman"/>
            <w:color w:val="215868" w:themeColor="accent5" w:themeShade="80"/>
          </w:rPr>
          <w:t xml:space="preserve"> % </w:t>
        </w:r>
        <w:commentRangeEnd w:id="97"/>
        <w:r w:rsidR="008C2C14">
          <w:rPr>
            <w:rStyle w:val="CommentReference"/>
          </w:rPr>
          <w:commentReference w:id="97"/>
        </w:r>
      </w:ins>
      <w:r w:rsidR="00671C7B" w:rsidRPr="00F42D58">
        <w:rPr>
          <w:rFonts w:ascii="Times New Roman" w:hAnsi="Times New Roman" w:cs="Times New Roman"/>
          <w:color w:val="215868" w:themeColor="accent5" w:themeShade="80"/>
        </w:rPr>
        <w:t xml:space="preserve">of the precipitation record </w:t>
      </w:r>
      <w:r w:rsidR="00CC6A12" w:rsidRPr="00F42D58">
        <w:rPr>
          <w:rFonts w:ascii="Times New Roman" w:hAnsi="Times New Roman" w:cs="Times New Roman"/>
          <w:color w:val="215868" w:themeColor="accent5" w:themeShade="80"/>
        </w:rPr>
        <w:t xml:space="preserve">and </w:t>
      </w:r>
      <w:commentRangeStart w:id="99"/>
      <w:ins w:id="100" w:author="Katya" w:date="2019-01-07T09:30:00Z">
        <w:r w:rsidR="008C2C14">
          <w:rPr>
            <w:rFonts w:ascii="Times New Roman" w:hAnsi="Times New Roman" w:cs="Times New Roman"/>
            <w:color w:val="215868" w:themeColor="accent5" w:themeShade="80"/>
          </w:rPr>
          <w:t>1.3</w:t>
        </w:r>
        <w:r w:rsidR="00CC6A12" w:rsidRPr="00F42D58">
          <w:rPr>
            <w:rFonts w:ascii="Times New Roman" w:hAnsi="Times New Roman" w:cs="Times New Roman"/>
            <w:color w:val="215868" w:themeColor="accent5" w:themeShade="80"/>
          </w:rPr>
          <w:t xml:space="preserve">% </w:t>
        </w:r>
        <w:commentRangeEnd w:id="99"/>
        <w:r w:rsidR="008C2C14">
          <w:rPr>
            <w:rStyle w:val="CommentReference"/>
          </w:rPr>
          <w:commentReference w:id="99"/>
        </w:r>
      </w:ins>
      <w:r w:rsidR="00CC6A12" w:rsidRPr="00F42D58">
        <w:rPr>
          <w:rFonts w:ascii="Times New Roman" w:hAnsi="Times New Roman" w:cs="Times New Roman"/>
          <w:color w:val="215868" w:themeColor="accent5" w:themeShade="80"/>
        </w:rPr>
        <w:t xml:space="preserve">of soil moisture record </w:t>
      </w:r>
      <w:r w:rsidR="00671C7B" w:rsidRPr="00F42D58">
        <w:rPr>
          <w:rFonts w:ascii="Times New Roman" w:hAnsi="Times New Roman" w:cs="Times New Roman"/>
          <w:color w:val="215868" w:themeColor="accent5" w:themeShade="80"/>
        </w:rPr>
        <w:t>was missing for SCB. Since the installed rain gauges are not heated, precipitation record represents rainfall and snow-melt only. Precipitation has been gap-filled using</w:t>
      </w:r>
      <w:r w:rsidR="00962861">
        <w:rPr>
          <w:rFonts w:ascii="Times New Roman" w:hAnsi="Times New Roman" w:cs="Times New Roman"/>
          <w:color w:val="215868" w:themeColor="accent5" w:themeShade="80"/>
        </w:rPr>
        <w:t xml:space="preserve"> </w:t>
      </w:r>
      <w:ins w:id="101" w:author="Katya" w:date="2019-01-07T09:30:00Z">
        <w:r w:rsidR="00962861">
          <w:rPr>
            <w:rFonts w:ascii="Times New Roman" w:hAnsi="Times New Roman" w:cs="Times New Roman"/>
            <w:color w:val="215868" w:themeColor="accent5" w:themeShade="80"/>
          </w:rPr>
          <w:t>a fitted</w:t>
        </w:r>
        <w:r w:rsidR="00AF69A0">
          <w:rPr>
            <w:rFonts w:ascii="Times New Roman" w:hAnsi="Times New Roman" w:cs="Times New Roman"/>
            <w:color w:val="215868" w:themeColor="accent5" w:themeShade="80"/>
          </w:rPr>
          <w:t xml:space="preserve"> </w:t>
        </w:r>
        <w:r w:rsidR="005E596B">
          <w:rPr>
            <w:rFonts w:ascii="Times New Roman" w:hAnsi="Times New Roman" w:cs="Times New Roman"/>
            <w:color w:val="215868" w:themeColor="accent5" w:themeShade="80"/>
          </w:rPr>
          <w:t xml:space="preserve">Bayesian </w:t>
        </w:r>
        <w:r w:rsidR="00962861">
          <w:rPr>
            <w:rFonts w:ascii="Times New Roman" w:hAnsi="Times New Roman" w:cs="Times New Roman"/>
            <w:color w:val="215868" w:themeColor="accent5" w:themeShade="80"/>
          </w:rPr>
          <w:t xml:space="preserve">linear </w:t>
        </w:r>
        <w:r w:rsidR="005E596B">
          <w:rPr>
            <w:rFonts w:ascii="Times New Roman" w:hAnsi="Times New Roman" w:cs="Times New Roman"/>
            <w:color w:val="215868" w:themeColor="accent5" w:themeShade="80"/>
          </w:rPr>
          <w:t>regression</w:t>
        </w:r>
        <w:r w:rsidR="00962861">
          <w:rPr>
            <w:rFonts w:ascii="Times New Roman" w:hAnsi="Times New Roman" w:cs="Times New Roman"/>
            <w:color w:val="215868" w:themeColor="accent5" w:themeShade="80"/>
          </w:rPr>
          <w:t xml:space="preserve"> model</w:t>
        </w:r>
        <w:r w:rsidR="005E596B">
          <w:rPr>
            <w:rFonts w:ascii="Times New Roman" w:hAnsi="Times New Roman" w:cs="Times New Roman"/>
            <w:color w:val="215868" w:themeColor="accent5" w:themeShade="80"/>
          </w:rPr>
          <w:t xml:space="preserve"> if at least one of the stations had a valid </w:t>
        </w:r>
      </w:ins>
      <w:r w:rsidR="005E596B">
        <w:rPr>
          <w:rFonts w:ascii="Times New Roman" w:hAnsi="Times New Roman" w:cs="Times New Roman"/>
          <w:color w:val="215868" w:themeColor="accent5" w:themeShade="80"/>
        </w:rPr>
        <w:lastRenderedPageBreak/>
        <w:t>precipitation record</w:t>
      </w:r>
      <w:del w:id="102" w:author="Katya" w:date="2019-01-07T09:30:00Z">
        <w:r w:rsidR="00671C7B" w:rsidRPr="00F42D58">
          <w:rPr>
            <w:rFonts w:ascii="Times New Roman" w:hAnsi="Times New Roman" w:cs="Times New Roman"/>
            <w:color w:val="215868" w:themeColor="accent5" w:themeShade="80"/>
          </w:rPr>
          <w:delText xml:space="preserve"> from the other gauges if available.</w:delText>
        </w:r>
      </w:del>
      <w:ins w:id="103" w:author="Katya" w:date="2019-01-07T09:30:00Z">
        <w:r w:rsidR="00671C7B" w:rsidRPr="00F42D58">
          <w:rPr>
            <w:rFonts w:ascii="Times New Roman" w:hAnsi="Times New Roman" w:cs="Times New Roman"/>
            <w:color w:val="215868" w:themeColor="accent5" w:themeShade="80"/>
          </w:rPr>
          <w:t>.</w:t>
        </w:r>
      </w:ins>
      <w:r w:rsidR="00671C7B" w:rsidRPr="00F42D58">
        <w:rPr>
          <w:rFonts w:ascii="Times New Roman" w:hAnsi="Times New Roman" w:cs="Times New Roman"/>
          <w:color w:val="215868" w:themeColor="accent5" w:themeShade="80"/>
        </w:rPr>
        <w:t xml:space="preserve"> </w:t>
      </w:r>
      <w:commentRangeStart w:id="104"/>
      <w:commentRangeStart w:id="105"/>
      <w:r w:rsidR="00671C7B" w:rsidRPr="00F42D58">
        <w:rPr>
          <w:rFonts w:ascii="Times New Roman" w:hAnsi="Times New Roman" w:cs="Times New Roman"/>
          <w:color w:val="215868" w:themeColor="accent5" w:themeShade="80"/>
        </w:rPr>
        <w:t xml:space="preserve">A combination of shallow soil moisture water inputs and </w:t>
      </w:r>
      <w:commentRangeStart w:id="106"/>
      <w:commentRangeStart w:id="107"/>
      <w:r w:rsidR="00671C7B" w:rsidRPr="00F42D58">
        <w:rPr>
          <w:rFonts w:ascii="Times New Roman" w:hAnsi="Times New Roman" w:cs="Times New Roman"/>
          <w:color w:val="215868" w:themeColor="accent5" w:themeShade="80"/>
        </w:rPr>
        <w:t xml:space="preserve">calculated snow melt </w:t>
      </w:r>
      <w:commentRangeEnd w:id="106"/>
      <w:r w:rsidR="0072115A" w:rsidRPr="00F42D58">
        <w:rPr>
          <w:rStyle w:val="CommentReference"/>
          <w:color w:val="215868" w:themeColor="accent5" w:themeShade="80"/>
        </w:rPr>
        <w:commentReference w:id="106"/>
      </w:r>
      <w:commentRangeEnd w:id="107"/>
      <w:r w:rsidR="00170F6F">
        <w:rPr>
          <w:rStyle w:val="CommentReference"/>
        </w:rPr>
        <w:commentReference w:id="107"/>
      </w:r>
      <w:r w:rsidR="00671C7B" w:rsidRPr="00F42D58">
        <w:rPr>
          <w:rFonts w:ascii="Times New Roman" w:hAnsi="Times New Roman" w:cs="Times New Roman"/>
          <w:color w:val="215868" w:themeColor="accent5" w:themeShade="80"/>
        </w:rPr>
        <w:t>were used to gap-fill precipitation if all 3 stations were lacking records.</w:t>
      </w:r>
      <w:commentRangeEnd w:id="104"/>
      <w:r w:rsidR="00646585">
        <w:rPr>
          <w:rStyle w:val="CommentReference"/>
        </w:rPr>
        <w:commentReference w:id="104"/>
      </w:r>
      <w:commentRangeEnd w:id="105"/>
      <w:r w:rsidR="00AF69A0">
        <w:rPr>
          <w:rStyle w:val="CommentReference"/>
        </w:rPr>
        <w:commentReference w:id="105"/>
      </w:r>
      <w:r w:rsidR="00671C7B" w:rsidRPr="00F42D58">
        <w:rPr>
          <w:rFonts w:ascii="Times New Roman" w:hAnsi="Times New Roman" w:cs="Times New Roman"/>
          <w:color w:val="215868" w:themeColor="accent5" w:themeShade="80"/>
        </w:rPr>
        <w:t xml:space="preserve"> </w:t>
      </w:r>
      <w:r w:rsidR="00AF69A0">
        <w:rPr>
          <w:rFonts w:ascii="Times New Roman" w:hAnsi="Times New Roman" w:cs="Times New Roman"/>
          <w:color w:val="215868" w:themeColor="accent5" w:themeShade="80"/>
        </w:rPr>
        <w:t xml:space="preserve">Refer to Appendix </w:t>
      </w:r>
      <w:del w:id="108" w:author="Katya" w:date="2019-01-07T09:30:00Z">
        <w:r w:rsidR="00AF69A0">
          <w:rPr>
            <w:rFonts w:ascii="Times New Roman" w:hAnsi="Times New Roman" w:cs="Times New Roman"/>
            <w:color w:val="215868" w:themeColor="accent5" w:themeShade="80"/>
          </w:rPr>
          <w:delText>X</w:delText>
        </w:r>
      </w:del>
      <w:ins w:id="109" w:author="Katya" w:date="2019-01-07T09:30:00Z">
        <w:r w:rsidR="00E64D70">
          <w:rPr>
            <w:rFonts w:ascii="Times New Roman" w:hAnsi="Times New Roman" w:cs="Times New Roman"/>
            <w:color w:val="215868" w:themeColor="accent5" w:themeShade="80"/>
          </w:rPr>
          <w:t>B</w:t>
        </w:r>
      </w:ins>
      <w:r w:rsidR="00AF69A0">
        <w:rPr>
          <w:rFonts w:ascii="Times New Roman" w:hAnsi="Times New Roman" w:cs="Times New Roman"/>
          <w:color w:val="215868" w:themeColor="accent5" w:themeShade="80"/>
        </w:rPr>
        <w:t xml:space="preserve"> for details. </w:t>
      </w:r>
      <w:r w:rsidR="00671C7B" w:rsidRPr="00F42D58">
        <w:rPr>
          <w:rFonts w:ascii="Times New Roman" w:hAnsi="Times New Roman" w:cs="Times New Roman"/>
          <w:color w:val="215868" w:themeColor="accent5" w:themeShade="80"/>
        </w:rPr>
        <w:t xml:space="preserve">Due to the record </w:t>
      </w:r>
      <w:r w:rsidR="00CC6A12" w:rsidRPr="00F42D58">
        <w:rPr>
          <w:rFonts w:ascii="Times New Roman" w:hAnsi="Times New Roman" w:cs="Times New Roman"/>
          <w:color w:val="215868" w:themeColor="accent5" w:themeShade="80"/>
        </w:rPr>
        <w:t xml:space="preserve">snowpack </w:t>
      </w:r>
      <w:r w:rsidR="00671C7B" w:rsidRPr="00F42D58">
        <w:rPr>
          <w:rFonts w:ascii="Times New Roman" w:hAnsi="Times New Roman" w:cs="Times New Roman"/>
          <w:color w:val="215868" w:themeColor="accent5" w:themeShade="80"/>
        </w:rPr>
        <w:t>in 2017</w:t>
      </w:r>
      <w:r w:rsidR="00F42D58">
        <w:rPr>
          <w:rFonts w:ascii="Times New Roman" w:hAnsi="Times New Roman" w:cs="Times New Roman"/>
          <w:color w:val="215868" w:themeColor="accent5" w:themeShade="80"/>
        </w:rPr>
        <w:t xml:space="preserve"> WY</w:t>
      </w:r>
      <w:r w:rsidR="00671C7B" w:rsidRPr="00F42D58">
        <w:rPr>
          <w:rFonts w:ascii="Times New Roman" w:hAnsi="Times New Roman" w:cs="Times New Roman"/>
          <w:color w:val="215868" w:themeColor="accent5" w:themeShade="80"/>
        </w:rPr>
        <w:t>, we were not able to measure snow depths above the height of the camera (~</w:t>
      </w:r>
      <w:r w:rsidR="00CC6A12" w:rsidRPr="00F42D58">
        <w:rPr>
          <w:rFonts w:ascii="Times New Roman" w:hAnsi="Times New Roman" w:cs="Times New Roman"/>
          <w:color w:val="215868" w:themeColor="accent5" w:themeShade="80"/>
        </w:rPr>
        <w:t>220</w:t>
      </w:r>
      <w:r w:rsidR="00671C7B" w:rsidRPr="00F42D58">
        <w:rPr>
          <w:rFonts w:ascii="Times New Roman" w:hAnsi="Times New Roman" w:cs="Times New Roman"/>
          <w:color w:val="215868" w:themeColor="accent5" w:themeShade="80"/>
        </w:rPr>
        <w:t xml:space="preserve"> cm)</w:t>
      </w:r>
      <w:r w:rsidR="0072115A" w:rsidRPr="00F42D58">
        <w:rPr>
          <w:rFonts w:ascii="Times New Roman" w:hAnsi="Times New Roman" w:cs="Times New Roman"/>
          <w:color w:val="215868" w:themeColor="accent5" w:themeShade="80"/>
        </w:rPr>
        <w:t xml:space="preserve"> in SCB. </w:t>
      </w:r>
      <w:r w:rsidR="00671C7B" w:rsidRPr="00F42D58">
        <w:rPr>
          <w:rFonts w:ascii="Times New Roman" w:hAnsi="Times New Roman" w:cs="Times New Roman"/>
          <w:color w:val="215868" w:themeColor="accent5" w:themeShade="80"/>
        </w:rPr>
        <w:t xml:space="preserve"> </w:t>
      </w:r>
      <w:r w:rsidR="0072115A" w:rsidRPr="00F42D58">
        <w:rPr>
          <w:rFonts w:ascii="Times New Roman" w:hAnsi="Times New Roman" w:cs="Times New Roman"/>
          <w:color w:val="215868" w:themeColor="accent5" w:themeShade="80"/>
        </w:rPr>
        <w:t xml:space="preserve">Due to very little missing record of soil moisture, we have linearly interpolated any </w:t>
      </w:r>
      <w:r w:rsidR="00796F1C">
        <w:rPr>
          <w:rFonts w:ascii="Times New Roman" w:hAnsi="Times New Roman" w:cs="Times New Roman"/>
          <w:color w:val="215868" w:themeColor="accent5" w:themeShade="80"/>
        </w:rPr>
        <w:t>gaps</w:t>
      </w:r>
      <w:r w:rsidR="0072115A" w:rsidRPr="00F42D58">
        <w:rPr>
          <w:rFonts w:ascii="Times New Roman" w:hAnsi="Times New Roman" w:cs="Times New Roman"/>
          <w:color w:val="215868" w:themeColor="accent5" w:themeShade="80"/>
        </w:rPr>
        <w:t xml:space="preserve">. </w:t>
      </w:r>
    </w:p>
    <w:p w14:paraId="5BE455DC" w14:textId="5F68AF3F" w:rsidR="009A3EB7" w:rsidRPr="00F42D58" w:rsidRDefault="0072115A"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t>The weather station soil moisture record was used to address questions 3) and 4) of the study</w:t>
      </w:r>
      <w:r w:rsidR="0069666A">
        <w:rPr>
          <w:rFonts w:ascii="Times New Roman" w:hAnsi="Times New Roman" w:cs="Times New Roman"/>
          <w:color w:val="215868" w:themeColor="accent5" w:themeShade="80"/>
        </w:rPr>
        <w:t>; s</w:t>
      </w:r>
      <w:r w:rsidRPr="00F42D58">
        <w:rPr>
          <w:rFonts w:ascii="Times New Roman" w:hAnsi="Times New Roman" w:cs="Times New Roman"/>
          <w:color w:val="215868" w:themeColor="accent5" w:themeShade="80"/>
        </w:rPr>
        <w:t xml:space="preserve">ince vegetation </w:t>
      </w:r>
      <w:r w:rsidR="0069666A">
        <w:rPr>
          <w:rFonts w:ascii="Times New Roman" w:hAnsi="Times New Roman" w:cs="Times New Roman"/>
          <w:color w:val="215868" w:themeColor="accent5" w:themeShade="80"/>
        </w:rPr>
        <w:t>utilizes</w:t>
      </w:r>
      <w:r w:rsidRPr="00F42D58">
        <w:rPr>
          <w:rFonts w:ascii="Times New Roman" w:hAnsi="Times New Roman" w:cs="Times New Roman"/>
          <w:color w:val="215868" w:themeColor="accent5" w:themeShade="80"/>
        </w:rPr>
        <w:t xml:space="preserve"> deep soil moisture, weather station data was used to compare how shallow soil moisture compares to deeper soil moisture for different vegetation types being measured in </w:t>
      </w:r>
      <w:r w:rsidR="00F42D58">
        <w:rPr>
          <w:rFonts w:ascii="Times New Roman" w:hAnsi="Times New Roman" w:cs="Times New Roman"/>
          <w:color w:val="215868" w:themeColor="accent5" w:themeShade="80"/>
        </w:rPr>
        <w:t xml:space="preserve">the </w:t>
      </w:r>
      <w:r w:rsidRPr="00F42D58">
        <w:rPr>
          <w:rFonts w:ascii="Times New Roman" w:hAnsi="Times New Roman" w:cs="Times New Roman"/>
          <w:color w:val="215868" w:themeColor="accent5" w:themeShade="80"/>
        </w:rPr>
        <w:t xml:space="preserve">basin-wide soil moisture </w:t>
      </w:r>
      <w:r w:rsidR="00F42D58">
        <w:rPr>
          <w:rFonts w:ascii="Times New Roman" w:hAnsi="Times New Roman" w:cs="Times New Roman"/>
          <w:color w:val="215868" w:themeColor="accent5" w:themeShade="80"/>
        </w:rPr>
        <w:t>collection</w:t>
      </w:r>
      <w:r w:rsidR="009544F9" w:rsidRPr="00F42D58">
        <w:rPr>
          <w:rFonts w:ascii="Times New Roman" w:hAnsi="Times New Roman" w:cs="Times New Roman"/>
          <w:color w:val="215868" w:themeColor="accent5" w:themeShade="80"/>
        </w:rPr>
        <w:t xml:space="preserve">. Due to the close proximity of the weather stations </w:t>
      </w:r>
      <w:r w:rsidR="0069666A">
        <w:rPr>
          <w:rFonts w:ascii="Times New Roman" w:hAnsi="Times New Roman" w:cs="Times New Roman"/>
          <w:color w:val="215868" w:themeColor="accent5" w:themeShade="80"/>
        </w:rPr>
        <w:t xml:space="preserve">to each other </w:t>
      </w:r>
      <w:r w:rsidR="009544F9" w:rsidRPr="00F42D58">
        <w:rPr>
          <w:rFonts w:ascii="Times New Roman" w:hAnsi="Times New Roman" w:cs="Times New Roman"/>
          <w:color w:val="215868" w:themeColor="accent5" w:themeShade="80"/>
        </w:rPr>
        <w:t>(&lt;0.5 km)</w:t>
      </w:r>
      <w:r w:rsidR="0069666A">
        <w:rPr>
          <w:rFonts w:ascii="Times New Roman" w:hAnsi="Times New Roman" w:cs="Times New Roman"/>
          <w:color w:val="215868" w:themeColor="accent5" w:themeShade="80"/>
        </w:rPr>
        <w:t>,</w:t>
      </w:r>
      <w:r w:rsidR="00F42D58">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differences between soil moisture, </w:t>
      </w:r>
      <w:proofErr w:type="spellStart"/>
      <w:r w:rsidR="00AF69A0">
        <w:rPr>
          <w:rFonts w:ascii="Times New Roman" w:hAnsi="Times New Roman" w:cs="Times New Roman"/>
          <w:color w:val="215868" w:themeColor="accent5" w:themeShade="80"/>
        </w:rPr>
        <w:t>throughfall</w:t>
      </w:r>
      <w:proofErr w:type="spellEnd"/>
      <w:r w:rsidR="00AF69A0">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and snowpack, can be partially attributed to the differences in the vegetation cover between the sites, which in turn is influenced by the fire regime. </w:t>
      </w:r>
      <w:del w:id="110" w:author="Katya" w:date="2019-01-07T09:30:00Z">
        <w:r w:rsidR="009544F9" w:rsidRPr="00F42D58">
          <w:rPr>
            <w:rFonts w:ascii="Times New Roman" w:hAnsi="Times New Roman" w:cs="Times New Roman"/>
            <w:color w:val="215868" w:themeColor="accent5" w:themeShade="80"/>
          </w:rPr>
          <w:delText>[Talk about the fire regime at each station].</w:delText>
        </w:r>
        <w:r w:rsidR="00D8370D" w:rsidRPr="00F42D58">
          <w:rPr>
            <w:rFonts w:ascii="Times New Roman" w:hAnsi="Times New Roman" w:cs="Times New Roman"/>
            <w:color w:val="215868" w:themeColor="accent5" w:themeShade="80"/>
          </w:rPr>
          <w:delText xml:space="preserve"> </w:delText>
        </w:r>
      </w:del>
      <w:r w:rsidR="00D8370D" w:rsidRPr="00F42D58">
        <w:rPr>
          <w:rFonts w:ascii="Times New Roman" w:hAnsi="Times New Roman" w:cs="Times New Roman"/>
          <w:color w:val="215868" w:themeColor="accent5" w:themeShade="80"/>
        </w:rPr>
        <w:t>Finally, soil moisture and snowpack in SCB w</w:t>
      </w:r>
      <w:r w:rsidR="009253CF" w:rsidRPr="00F42D58">
        <w:rPr>
          <w:rFonts w:ascii="Times New Roman" w:hAnsi="Times New Roman" w:cs="Times New Roman"/>
          <w:color w:val="215868" w:themeColor="accent5" w:themeShade="80"/>
        </w:rPr>
        <w:t xml:space="preserve">ere </w:t>
      </w:r>
      <w:r w:rsidR="00D8370D" w:rsidRPr="00F42D58">
        <w:rPr>
          <w:rFonts w:ascii="Times New Roman" w:hAnsi="Times New Roman" w:cs="Times New Roman"/>
          <w:color w:val="215868" w:themeColor="accent5" w:themeShade="80"/>
        </w:rPr>
        <w:t>compared to ICB</w:t>
      </w:r>
      <w:r w:rsidR="000F2185">
        <w:rPr>
          <w:rFonts w:ascii="Times New Roman" w:hAnsi="Times New Roman" w:cs="Times New Roman"/>
          <w:color w:val="215868" w:themeColor="accent5" w:themeShade="80"/>
        </w:rPr>
        <w:t xml:space="preserve">. </w:t>
      </w:r>
      <w:r w:rsidR="001E48A1">
        <w:rPr>
          <w:rFonts w:ascii="Times New Roman" w:hAnsi="Times New Roman" w:cs="Times New Roman"/>
          <w:color w:val="215868" w:themeColor="accent5" w:themeShade="80"/>
        </w:rPr>
        <w:t xml:space="preserve"> </w:t>
      </w:r>
      <w:commentRangeStart w:id="111"/>
      <w:commentRangeStart w:id="112"/>
      <w:r w:rsidR="00D8370D" w:rsidRPr="00F42D58">
        <w:rPr>
          <w:rFonts w:ascii="Times New Roman" w:hAnsi="Times New Roman" w:cs="Times New Roman"/>
          <w:color w:val="215868" w:themeColor="accent5" w:themeShade="80"/>
        </w:rPr>
        <w:t xml:space="preserve">Precipitation </w:t>
      </w:r>
      <w:r w:rsidR="000F2185">
        <w:rPr>
          <w:rFonts w:ascii="Times New Roman" w:hAnsi="Times New Roman" w:cs="Times New Roman"/>
          <w:color w:val="215868" w:themeColor="accent5" w:themeShade="80"/>
        </w:rPr>
        <w:t xml:space="preserve">and temperature </w:t>
      </w:r>
      <w:del w:id="113" w:author="Katya" w:date="2019-01-07T09:30:00Z">
        <w:r w:rsidR="00D8370D" w:rsidRPr="00F42D58">
          <w:rPr>
            <w:rFonts w:ascii="Times New Roman" w:hAnsi="Times New Roman" w:cs="Times New Roman"/>
            <w:color w:val="215868" w:themeColor="accent5" w:themeShade="80"/>
          </w:rPr>
          <w:delText>difference</w:delText>
        </w:r>
      </w:del>
      <w:ins w:id="114" w:author="Katya" w:date="2019-01-07T09:30:00Z">
        <w:r w:rsidR="00D8370D" w:rsidRPr="00F42D58">
          <w:rPr>
            <w:rFonts w:ascii="Times New Roman" w:hAnsi="Times New Roman" w:cs="Times New Roman"/>
            <w:color w:val="215868" w:themeColor="accent5" w:themeShade="80"/>
          </w:rPr>
          <w:t>difference</w:t>
        </w:r>
        <w:r w:rsidR="00040459">
          <w:rPr>
            <w:rFonts w:ascii="Times New Roman" w:hAnsi="Times New Roman" w:cs="Times New Roman"/>
            <w:color w:val="215868" w:themeColor="accent5" w:themeShade="80"/>
          </w:rPr>
          <w:t>s</w:t>
        </w:r>
      </w:ins>
      <w:r w:rsidR="00D8370D" w:rsidRPr="00F42D58">
        <w:rPr>
          <w:rFonts w:ascii="Times New Roman" w:hAnsi="Times New Roman" w:cs="Times New Roman"/>
          <w:color w:val="215868" w:themeColor="accent5" w:themeShade="80"/>
        </w:rPr>
        <w:t xml:space="preserve"> between the two sites </w:t>
      </w:r>
      <w:r w:rsidR="000F2185">
        <w:rPr>
          <w:rFonts w:ascii="Times New Roman" w:hAnsi="Times New Roman" w:cs="Times New Roman"/>
          <w:color w:val="215868" w:themeColor="accent5" w:themeShade="80"/>
        </w:rPr>
        <w:t xml:space="preserve">are </w:t>
      </w:r>
      <w:r w:rsidR="009253CF" w:rsidRPr="00F42D58">
        <w:rPr>
          <w:rFonts w:ascii="Times New Roman" w:hAnsi="Times New Roman" w:cs="Times New Roman"/>
          <w:color w:val="215868" w:themeColor="accent5" w:themeShade="80"/>
        </w:rPr>
        <w:t>the driving factor</w:t>
      </w:r>
      <w:r w:rsidR="000F2185">
        <w:rPr>
          <w:rFonts w:ascii="Times New Roman" w:hAnsi="Times New Roman" w:cs="Times New Roman"/>
          <w:color w:val="215868" w:themeColor="accent5" w:themeShade="80"/>
        </w:rPr>
        <w:t>s</w:t>
      </w:r>
      <w:r w:rsidR="009253CF" w:rsidRPr="00F42D58">
        <w:rPr>
          <w:rFonts w:ascii="Times New Roman" w:hAnsi="Times New Roman" w:cs="Times New Roman"/>
          <w:color w:val="215868" w:themeColor="accent5" w:themeShade="80"/>
        </w:rPr>
        <w:t xml:space="preserve"> that contribute to the observed differences between the two </w:t>
      </w:r>
      <w:del w:id="115" w:author="Katya" w:date="2019-01-07T09:30:00Z">
        <w:r w:rsidR="009253CF" w:rsidRPr="00F42D58">
          <w:rPr>
            <w:rFonts w:ascii="Times New Roman" w:hAnsi="Times New Roman" w:cs="Times New Roman"/>
            <w:color w:val="215868" w:themeColor="accent5" w:themeShade="80"/>
          </w:rPr>
          <w:delText>sites</w:delText>
        </w:r>
      </w:del>
      <w:ins w:id="116" w:author="Katya" w:date="2019-01-07T09:30:00Z">
        <w:r w:rsidR="00024BA0">
          <w:rPr>
            <w:rFonts w:ascii="Times New Roman" w:hAnsi="Times New Roman" w:cs="Times New Roman"/>
            <w:color w:val="215868" w:themeColor="accent5" w:themeShade="80"/>
          </w:rPr>
          <w:t>basins</w:t>
        </w:r>
      </w:ins>
      <w:r w:rsidR="009253CF" w:rsidRPr="00F42D58">
        <w:rPr>
          <w:rFonts w:ascii="Times New Roman" w:hAnsi="Times New Roman" w:cs="Times New Roman"/>
          <w:color w:val="215868" w:themeColor="accent5" w:themeShade="80"/>
        </w:rPr>
        <w:t xml:space="preserve"> that experience a similar fire regime.</w:t>
      </w:r>
      <w:commentRangeEnd w:id="111"/>
      <w:r w:rsidR="00CC6A12" w:rsidRPr="00F42D58">
        <w:rPr>
          <w:rStyle w:val="CommentReference"/>
          <w:color w:val="215868" w:themeColor="accent5" w:themeShade="80"/>
        </w:rPr>
        <w:commentReference w:id="111"/>
      </w:r>
      <w:commentRangeEnd w:id="112"/>
      <w:r w:rsidR="00170F6F">
        <w:rPr>
          <w:rStyle w:val="CommentReference"/>
        </w:rPr>
        <w:commentReference w:id="112"/>
      </w:r>
    </w:p>
    <w:p w14:paraId="7EEC6769" w14:textId="76B294C1" w:rsidR="001C519A" w:rsidRDefault="001C519A" w:rsidP="00A44E76">
      <w:pPr>
        <w:spacing w:line="480" w:lineRule="auto"/>
        <w:ind w:firstLine="720"/>
        <w:rPr>
          <w:rFonts w:ascii="Times New Roman" w:hAnsi="Times New Roman" w:cs="Times New Roman"/>
        </w:rPr>
      </w:pPr>
      <w:commentRangeStart w:id="117"/>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117"/>
      <w:r>
        <w:rPr>
          <w:rStyle w:val="CommentReference"/>
        </w:rPr>
        <w:commentReference w:id="117"/>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22A90C09"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 xml:space="preserve">Within our study landscape, 1331 ha burned 2-4 times, 3076 ha burned once, and 5713 ha did not burn </w:t>
      </w:r>
      <w:ins w:id="118"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446 \h </w:instrText>
        </w:r>
        <w:r w:rsidR="00B63476">
          <w:rPr>
            <w:rFonts w:ascii="Times New Roman" w:hAnsi="Times New Roman" w:cs="Times New Roman"/>
          </w:rPr>
        </w:r>
        <w:r w:rsidR="00B63476">
          <w:rPr>
            <w:rFonts w:ascii="Times New Roman" w:hAnsi="Times New Roman" w:cs="Times New Roman"/>
          </w:rPr>
          <w:fldChar w:fldCharType="separate"/>
        </w:r>
      </w:ins>
      <w:ins w:id="119" w:author="Gabrielle Boisrame" w:date="2019-01-07T10:13:00Z">
        <w:r w:rsidR="00230BA5">
          <w:rPr>
            <w:rPrChange w:id="120" w:author="Gabrielle" w:date="2019-01-07T09:30:00Z">
              <w:rPr>
                <w:rFonts w:ascii="Times New Roman" w:hAnsi="Times New Roman" w:cs="Times New Roman"/>
                <w:b/>
              </w:rPr>
            </w:rPrChange>
          </w:rPr>
          <w:t xml:space="preserve">Figure </w:t>
        </w:r>
        <w:r w:rsidR="00230BA5">
          <w:rPr>
            <w:noProof/>
          </w:rPr>
          <w:t>6</w:t>
        </w:r>
      </w:ins>
      <w:ins w:id="121" w:author="Gabrielle" w:date="2019-01-07T09:30:00Z">
        <w:del w:id="122" w:author="Gabrielle Boisrame" w:date="2019-01-07T10:13:00Z">
          <w:r w:rsidR="00B63476" w:rsidDel="00230BA5">
            <w:delText xml:space="preserve">Figure </w:delText>
          </w:r>
          <w:r w:rsidR="00B63476" w:rsidDel="00230BA5">
            <w:rPr>
              <w:noProof/>
            </w:rPr>
            <w:delText>3</w:delText>
          </w:r>
        </w:del>
        <w:r w:rsidR="00B63476">
          <w:rPr>
            <w:rFonts w:ascii="Times New Roman" w:hAnsi="Times New Roman" w:cs="Times New Roman"/>
          </w:rPr>
          <w:fldChar w:fldCharType="end"/>
        </w:r>
        <w:r>
          <w:rPr>
            <w:rFonts w:ascii="Times New Roman" w:hAnsi="Times New Roman" w:cs="Times New Roman"/>
          </w:rPr>
          <w:t>).</w:t>
        </w:r>
      </w:ins>
      <w:del w:id="123" w:author="Gabrielle" w:date="2019-01-07T09:30:00Z">
        <w:r>
          <w:rPr>
            <w:rFonts w:ascii="Times New Roman" w:hAnsi="Times New Roman" w:cs="Times New Roman"/>
          </w:rPr>
          <w:delText>(Figure 3).</w:delText>
        </w:r>
      </w:del>
      <w:r>
        <w:rPr>
          <w:rFonts w:ascii="Times New Roman" w:hAnsi="Times New Roman" w:cs="Times New Roman"/>
        </w:rPr>
        <w:t xml:space="preserve"> The vegetation transitions we observed at the watershed scale were generally observed in each of the three burn classes </w:t>
      </w:r>
      <w:ins w:id="124"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r>
        <w:r w:rsidR="00B63476">
          <w:rPr>
            <w:rFonts w:ascii="Times New Roman" w:hAnsi="Times New Roman" w:cs="Times New Roman"/>
          </w:rPr>
          <w:fldChar w:fldCharType="separate"/>
        </w:r>
      </w:ins>
      <w:ins w:id="125" w:author="Gabrielle Boisrame" w:date="2019-01-07T10:13:00Z">
        <w:r w:rsidR="00230BA5">
          <w:rPr>
            <w:rPrChange w:id="126" w:author="Gabrielle" w:date="2019-01-07T09:30:00Z">
              <w:rPr>
                <w:rFonts w:ascii="Times New Roman" w:hAnsi="Times New Roman" w:cs="Times New Roman"/>
                <w:b/>
              </w:rPr>
            </w:rPrChange>
          </w:rPr>
          <w:t xml:space="preserve">Figure </w:t>
        </w:r>
        <w:r w:rsidR="00230BA5">
          <w:rPr>
            <w:noProof/>
          </w:rPr>
          <w:t>7</w:t>
        </w:r>
      </w:ins>
      <w:ins w:id="127" w:author="Gabrielle" w:date="2019-01-07T09:30:00Z">
        <w:del w:id="128" w:author="Gabrielle Boisrame" w:date="2019-01-07T10:13:00Z">
          <w:r w:rsidR="00B63476" w:rsidDel="00230BA5">
            <w:delText xml:space="preserve">Figure </w:delText>
          </w:r>
          <w:r w:rsidR="00B63476" w:rsidDel="00230BA5">
            <w:rPr>
              <w:noProof/>
            </w:rPr>
            <w:delText>4</w:delText>
          </w:r>
        </w:del>
        <w:r w:rsidR="00B63476">
          <w:rPr>
            <w:rFonts w:ascii="Times New Roman" w:hAnsi="Times New Roman" w:cs="Times New Roman"/>
          </w:rPr>
          <w:fldChar w:fldCharType="end"/>
        </w:r>
        <w:r>
          <w:rPr>
            <w:rFonts w:ascii="Times New Roman" w:hAnsi="Times New Roman" w:cs="Times New Roman"/>
          </w:rPr>
          <w:t>).</w:t>
        </w:r>
      </w:ins>
      <w:del w:id="129" w:author="Gabrielle" w:date="2019-01-07T09:30:00Z">
        <w:r>
          <w:rPr>
            <w:rFonts w:ascii="Times New Roman" w:hAnsi="Times New Roman" w:cs="Times New Roman"/>
          </w:rPr>
          <w:delText>(Figure 4).</w:delText>
        </w:r>
      </w:del>
      <w:r>
        <w:rPr>
          <w:rFonts w:ascii="Times New Roman" w:hAnsi="Times New Roman" w:cs="Times New Roman"/>
        </w:rPr>
        <w:t xml:space="preserve"> In particular, transitions from </w:t>
      </w:r>
      <w:commentRangeStart w:id="130"/>
      <w:r>
        <w:rPr>
          <w:rFonts w:ascii="Times New Roman" w:hAnsi="Times New Roman" w:cs="Times New Roman"/>
        </w:rPr>
        <w:t xml:space="preserve">shrub to sparse meadow, mixed-conifer to sparse meadow, and mixed-conifer to shrub </w:t>
      </w:r>
      <w:commentRangeEnd w:id="130"/>
      <w:r>
        <w:rPr>
          <w:rStyle w:val="CommentReference"/>
        </w:rPr>
        <w:commentReference w:id="130"/>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131"/>
      <w:r>
        <w:rPr>
          <w:rFonts w:ascii="Times New Roman" w:hAnsi="Times New Roman" w:cs="Times New Roman"/>
        </w:rPr>
        <w:t>shrub to sparse meadow and mixed conifer to sparse meadow</w:t>
      </w:r>
      <w:commentRangeEnd w:id="131"/>
      <w:r>
        <w:rPr>
          <w:rStyle w:val="CommentReference"/>
        </w:rPr>
        <w:commentReference w:id="131"/>
      </w:r>
      <w:r>
        <w:rPr>
          <w:rFonts w:ascii="Times New Roman" w:hAnsi="Times New Roman" w:cs="Times New Roman"/>
        </w:rPr>
        <w:t xml:space="preserve">, were more strongly overrepresented in the burned areas than in the unburned areas </w:t>
      </w:r>
      <w:ins w:id="132"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540 \h </w:instrText>
        </w:r>
        <w:r w:rsidR="00B63476">
          <w:rPr>
            <w:rFonts w:ascii="Times New Roman" w:hAnsi="Times New Roman" w:cs="Times New Roman"/>
          </w:rPr>
        </w:r>
        <w:r w:rsidR="00B63476">
          <w:rPr>
            <w:rFonts w:ascii="Times New Roman" w:hAnsi="Times New Roman" w:cs="Times New Roman"/>
          </w:rPr>
          <w:fldChar w:fldCharType="separate"/>
        </w:r>
      </w:ins>
      <w:ins w:id="133" w:author="Gabrielle Boisrame" w:date="2019-01-07T10:13:00Z">
        <w:r w:rsidR="00230BA5">
          <w:rPr>
            <w:rPrChange w:id="134" w:author="Gabrielle" w:date="2019-01-07T09:30:00Z">
              <w:rPr>
                <w:rFonts w:ascii="Times New Roman" w:hAnsi="Times New Roman" w:cs="Times New Roman"/>
                <w:b/>
              </w:rPr>
            </w:rPrChange>
          </w:rPr>
          <w:t xml:space="preserve">Figure </w:t>
        </w:r>
        <w:r w:rsidR="00230BA5">
          <w:rPr>
            <w:noProof/>
          </w:rPr>
          <w:t>7</w:t>
        </w:r>
      </w:ins>
      <w:ins w:id="135" w:author="Gabrielle" w:date="2019-01-07T09:30:00Z">
        <w:del w:id="136" w:author="Gabrielle Boisrame" w:date="2019-01-07T10:13:00Z">
          <w:r w:rsidR="00B63476" w:rsidDel="00230BA5">
            <w:delText xml:space="preserve">Figure </w:delText>
          </w:r>
          <w:r w:rsidR="00B63476" w:rsidDel="00230BA5">
            <w:rPr>
              <w:noProof/>
            </w:rPr>
            <w:delText>4</w:delText>
          </w:r>
        </w:del>
        <w:r w:rsidR="00B63476">
          <w:rPr>
            <w:rFonts w:ascii="Times New Roman" w:hAnsi="Times New Roman" w:cs="Times New Roman"/>
          </w:rPr>
          <w:fldChar w:fldCharType="end"/>
        </w:r>
        <w:r>
          <w:rPr>
            <w:rFonts w:ascii="Times New Roman" w:hAnsi="Times New Roman" w:cs="Times New Roman"/>
          </w:rPr>
          <w:t>,</w:t>
        </w:r>
      </w:ins>
      <w:del w:id="137" w:author="Gabrielle" w:date="2019-01-07T09:30:00Z">
        <w:r>
          <w:rPr>
            <w:rFonts w:ascii="Times New Roman" w:hAnsi="Times New Roman" w:cs="Times New Roman"/>
          </w:rPr>
          <w:delText>(Figure 4,</w:delText>
        </w:r>
      </w:del>
      <w:r>
        <w:rPr>
          <w:rFonts w:ascii="Times New Roman" w:hAnsi="Times New Roman" w:cs="Times New Roman"/>
        </w:rPr>
        <w:t xml:space="preserve"> bottom row). One area which seemed to respond to fire differently were the dense meadows, which saw a slight tendency for a </w:t>
      </w:r>
      <w:commentRangeStart w:id="138"/>
      <w:r>
        <w:rPr>
          <w:rFonts w:ascii="Times New Roman" w:hAnsi="Times New Roman" w:cs="Times New Roman"/>
        </w:rPr>
        <w:t>shift from mixed-conifer in the burned areas, but a significant loss in the unburned areas, consistent with ideas of meadow encroachment in the absence of fire</w:t>
      </w:r>
      <w:commentRangeEnd w:id="138"/>
      <w:r>
        <w:rPr>
          <w:rStyle w:val="CommentReference"/>
        </w:rPr>
        <w:commentReference w:id="138"/>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6047B02F"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Surprisingly, the number of times the forestry plots burned did not have a strong impact on changes in basal area or density at any size class (</w:t>
      </w:r>
      <w:ins w:id="139" w:author="Gabrielle Boisrame" w:date="2019-01-07T10:11:00Z">
        <w:r w:rsidR="000E323A">
          <w:rPr>
            <w:rFonts w:ascii="Times New Roman" w:hAnsi="Times New Roman" w:cs="Times New Roman"/>
          </w:rPr>
          <w:fldChar w:fldCharType="begin"/>
        </w:r>
        <w:r w:rsidR="000E323A">
          <w:rPr>
            <w:rFonts w:ascii="Times New Roman" w:hAnsi="Times New Roman" w:cs="Times New Roman"/>
          </w:rPr>
          <w:instrText xml:space="preserve"> REF _Ref534619215 \h </w:instrText>
        </w:r>
        <w:r w:rsidR="000E323A">
          <w:rPr>
            <w:rFonts w:ascii="Times New Roman" w:hAnsi="Times New Roman" w:cs="Times New Roman"/>
          </w:rPr>
        </w:r>
      </w:ins>
      <w:r w:rsidR="000E323A">
        <w:rPr>
          <w:rFonts w:ascii="Times New Roman" w:hAnsi="Times New Roman" w:cs="Times New Roman"/>
        </w:rPr>
        <w:fldChar w:fldCharType="separate"/>
      </w:r>
      <w:ins w:id="140" w:author="Gabrielle Boisrame" w:date="2019-01-07T10:13:00Z">
        <w:r w:rsidR="00230BA5">
          <w:t xml:space="preserve">Figure </w:t>
        </w:r>
        <w:r w:rsidR="00230BA5">
          <w:rPr>
            <w:noProof/>
          </w:rPr>
          <w:t>5</w:t>
        </w:r>
      </w:ins>
      <w:ins w:id="141" w:author="Gabrielle Boisrame" w:date="2019-01-07T10:11:00Z">
        <w:r w:rsidR="000E323A">
          <w:rPr>
            <w:rFonts w:ascii="Times New Roman" w:hAnsi="Times New Roman" w:cs="Times New Roman"/>
          </w:rPr>
          <w:fldChar w:fldCharType="end"/>
        </w:r>
      </w:ins>
      <w:del w:id="142" w:author="Gabrielle Boisrame" w:date="2019-01-07T10:11:00Z">
        <w:r w:rsidDel="000E323A">
          <w:rPr>
            <w:rFonts w:ascii="Times New Roman" w:hAnsi="Times New Roman" w:cs="Times New Roman"/>
          </w:rPr>
          <w:delText>Figure 2</w:delText>
        </w:r>
      </w:del>
      <w:r>
        <w:rPr>
          <w:rFonts w:ascii="Times New Roman" w:hAnsi="Times New Roman" w:cs="Times New Roman"/>
        </w:rPr>
        <w:t xml:space="preserve">). </w:t>
      </w:r>
      <w:r w:rsidR="009A6239">
        <w:rPr>
          <w:rFonts w:ascii="Times New Roman" w:hAnsi="Times New Roman" w:cs="Times New Roman"/>
        </w:rPr>
        <w:t xml:space="preserve">The general trend was that 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size classes, while tree basal area decreased in all size classes. The one instance where fire may have had an impact was on decreasing the density of medium and large trees, which both increased slightly in plots that had never burned (</w:t>
      </w:r>
      <w:ins w:id="143" w:author="Gabrielle Boisrame" w:date="2019-01-07T10:13:00Z">
        <w:r w:rsidR="00230BA5">
          <w:rPr>
            <w:rFonts w:ascii="Times New Roman" w:hAnsi="Times New Roman" w:cs="Times New Roman"/>
          </w:rPr>
          <w:fldChar w:fldCharType="begin"/>
        </w:r>
        <w:r w:rsidR="00230BA5">
          <w:rPr>
            <w:rFonts w:ascii="Times New Roman" w:hAnsi="Times New Roman" w:cs="Times New Roman"/>
          </w:rPr>
          <w:instrText xml:space="preserve"> REF _Ref534619215 \h </w:instrText>
        </w:r>
        <w:r w:rsidR="00230BA5">
          <w:rPr>
            <w:rFonts w:ascii="Times New Roman" w:hAnsi="Times New Roman" w:cs="Times New Roman"/>
          </w:rPr>
        </w:r>
        <w:r w:rsidR="00230BA5">
          <w:rPr>
            <w:rFonts w:ascii="Times New Roman" w:hAnsi="Times New Roman" w:cs="Times New Roman"/>
          </w:rPr>
          <w:fldChar w:fldCharType="separate"/>
        </w:r>
        <w:r w:rsidR="00230BA5">
          <w:t xml:space="preserve">Figure </w:t>
        </w:r>
        <w:r w:rsidR="00230BA5">
          <w:rPr>
            <w:noProof/>
          </w:rPr>
          <w:t>5</w:t>
        </w:r>
        <w:r w:rsidR="00230BA5">
          <w:rPr>
            <w:rFonts w:ascii="Times New Roman" w:hAnsi="Times New Roman" w:cs="Times New Roman"/>
          </w:rPr>
          <w:fldChar w:fldCharType="end"/>
        </w:r>
      </w:ins>
      <w:del w:id="144" w:author="Gabrielle Boisrame" w:date="2019-01-07T10:13:00Z">
        <w:r w:rsidR="009A6239" w:rsidDel="00230BA5">
          <w:rPr>
            <w:rFonts w:ascii="Times New Roman" w:hAnsi="Times New Roman" w:cs="Times New Roman"/>
          </w:rPr>
          <w:delText>Figure 2</w:delText>
        </w:r>
      </w:del>
      <w:r w:rsidR="009A6239">
        <w:rPr>
          <w:rFonts w:ascii="Times New Roman" w:hAnsi="Times New Roman" w:cs="Times New Roman"/>
        </w:rPr>
        <w:t xml:space="preserve">). Additionally, the density and basal </w:t>
      </w:r>
      <w:r w:rsidR="009A6239">
        <w:rPr>
          <w:rFonts w:ascii="Times New Roman" w:hAnsi="Times New Roman" w:cs="Times New Roman"/>
        </w:rPr>
        <w:lastRenderedPageBreak/>
        <w:t xml:space="preserve">area of large trees appeared to decrease most significantly in plots that had burned twice, but not in once-burned or unburned plots. </w:t>
      </w:r>
    </w:p>
    <w:p w14:paraId="2259DEB2" w14:textId="7360B3D1"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t>Interestingly, the portions of the watershed that have experienced fire most often (two or more times) appear to have had a different initial forest composition than the potions of the watershed that burned once or not at all (</w:t>
      </w:r>
      <w:ins w:id="145" w:author="Gabrielle Boisrame" w:date="2019-01-07T10:13:00Z">
        <w:r w:rsidR="00230BA5">
          <w:rPr>
            <w:rFonts w:ascii="Times New Roman" w:hAnsi="Times New Roman" w:cs="Times New Roman"/>
          </w:rPr>
          <w:fldChar w:fldCharType="begin"/>
        </w:r>
        <w:r w:rsidR="00230BA5">
          <w:rPr>
            <w:rFonts w:ascii="Times New Roman" w:hAnsi="Times New Roman" w:cs="Times New Roman"/>
          </w:rPr>
          <w:instrText xml:space="preserve"> REF _Ref534619215 \h </w:instrText>
        </w:r>
        <w:r w:rsidR="00230BA5">
          <w:rPr>
            <w:rFonts w:ascii="Times New Roman" w:hAnsi="Times New Roman" w:cs="Times New Roman"/>
          </w:rPr>
        </w:r>
        <w:r w:rsidR="00230BA5">
          <w:rPr>
            <w:rFonts w:ascii="Times New Roman" w:hAnsi="Times New Roman" w:cs="Times New Roman"/>
          </w:rPr>
          <w:fldChar w:fldCharType="separate"/>
        </w:r>
        <w:r w:rsidR="00230BA5">
          <w:t xml:space="preserve">Figure </w:t>
        </w:r>
        <w:r w:rsidR="00230BA5">
          <w:rPr>
            <w:noProof/>
          </w:rPr>
          <w:t>5</w:t>
        </w:r>
        <w:r w:rsidR="00230BA5">
          <w:rPr>
            <w:rFonts w:ascii="Times New Roman" w:hAnsi="Times New Roman" w:cs="Times New Roman"/>
          </w:rPr>
          <w:fldChar w:fldCharType="end"/>
        </w:r>
      </w:ins>
      <w:del w:id="146" w:author="Gabrielle Boisrame" w:date="2019-01-07T10:13:00Z">
        <w:r w:rsidDel="00230BA5">
          <w:rPr>
            <w:rFonts w:ascii="Times New Roman" w:hAnsi="Times New Roman" w:cs="Times New Roman"/>
          </w:rPr>
          <w:delText>Figure 2</w:delText>
        </w:r>
      </w:del>
      <w:r>
        <w:rPr>
          <w:rFonts w:ascii="Times New Roman" w:hAnsi="Times New Roman" w:cs="Times New Roman"/>
        </w:rPr>
        <w:t xml:space="preserve">, upper right). Frequently-burned (two or more times) landscapes were dominated by Jeffrey pine even prior to the reintroduction of fire, and the species composition seems to have shifted slightly toward </w:t>
      </w:r>
      <w:proofErr w:type="spellStart"/>
      <w:r>
        <w:rPr>
          <w:rFonts w:ascii="Times New Roman" w:hAnsi="Times New Roman" w:cs="Times New Roman"/>
        </w:rPr>
        <w:t>lodgepole</w:t>
      </w:r>
      <w:proofErr w:type="spellEnd"/>
      <w:r>
        <w:rPr>
          <w:rFonts w:ascii="Times New Roman" w:hAnsi="Times New Roman" w:cs="Times New Roman"/>
        </w:rPr>
        <w:t xml:space="preserve"> pine and away from white fir and Jeffrey pine. Once-burned landscapes had an initial species composition that was very balanced, with white fir, red fir, </w:t>
      </w:r>
      <w:proofErr w:type="spellStart"/>
      <w:r>
        <w:rPr>
          <w:rFonts w:ascii="Times New Roman" w:hAnsi="Times New Roman" w:cs="Times New Roman"/>
        </w:rPr>
        <w:t>lodgepole</w:t>
      </w:r>
      <w:proofErr w:type="spellEnd"/>
      <w:r>
        <w:rPr>
          <w:rFonts w:ascii="Times New Roman" w:hAnsi="Times New Roman" w:cs="Times New Roman"/>
        </w:rPr>
        <w:t xml:space="preserve"> pine and Jeffrey pine present in roughly equal proportions, and both pine species decreased in abundance over time. Unburned plots lacked Jeffrey pine and had strong red fir dominance. This segregation of species composition appears to track the </w:t>
      </w:r>
      <w:proofErr w:type="spellStart"/>
      <w:r>
        <w:rPr>
          <w:rFonts w:ascii="Times New Roman" w:hAnsi="Times New Roman" w:cs="Times New Roman"/>
        </w:rPr>
        <w:t>elevational</w:t>
      </w:r>
      <w:proofErr w:type="spellEnd"/>
      <w:r>
        <w:rPr>
          <w:rFonts w:ascii="Times New Roman" w:hAnsi="Times New Roman" w:cs="Times New Roman"/>
        </w:rPr>
        <w:t xml:space="preserve">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26B9F630"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 xml:space="preserve">Dense meadows were strongly associated with increased soil moisture, although there was considerable variation among sampling dates </w:t>
      </w:r>
      <w:ins w:id="147" w:author="Gabrielle" w:date="2019-01-07T09:30:00Z">
        <w:r>
          <w:rPr>
            <w:rFonts w:ascii="Times New Roman" w:hAnsi="Times New Roman" w:cs="Times New Roman"/>
          </w:rPr>
          <w:t>(</w:t>
        </w:r>
        <w:r w:rsidR="00B63476">
          <w:rPr>
            <w:rFonts w:ascii="Times New Roman" w:hAnsi="Times New Roman" w:cs="Times New Roman"/>
          </w:rPr>
          <w:fldChar w:fldCharType="begin"/>
        </w:r>
        <w:r w:rsidR="00B63476">
          <w:rPr>
            <w:rFonts w:ascii="Times New Roman" w:hAnsi="Times New Roman" w:cs="Times New Roman"/>
          </w:rPr>
          <w:instrText xml:space="preserve"> REF _Ref534405613 \h </w:instrText>
        </w:r>
        <w:r w:rsidR="00B63476">
          <w:rPr>
            <w:rFonts w:ascii="Times New Roman" w:hAnsi="Times New Roman" w:cs="Times New Roman"/>
          </w:rPr>
        </w:r>
        <w:r w:rsidR="00B63476">
          <w:rPr>
            <w:rFonts w:ascii="Times New Roman" w:hAnsi="Times New Roman" w:cs="Times New Roman"/>
          </w:rPr>
          <w:fldChar w:fldCharType="separate"/>
        </w:r>
      </w:ins>
      <w:ins w:id="148" w:author="Gabrielle Boisrame" w:date="2019-01-07T10:13:00Z">
        <w:r w:rsidR="00230BA5">
          <w:rPr>
            <w:rPrChange w:id="149" w:author="Gabrielle" w:date="2019-01-07T09:30:00Z">
              <w:rPr>
                <w:rFonts w:ascii="Times New Roman" w:hAnsi="Times New Roman" w:cs="Times New Roman"/>
                <w:b/>
              </w:rPr>
            </w:rPrChange>
          </w:rPr>
          <w:t xml:space="preserve">Figure </w:t>
        </w:r>
        <w:r w:rsidR="00230BA5">
          <w:rPr>
            <w:noProof/>
          </w:rPr>
          <w:t>8</w:t>
        </w:r>
      </w:ins>
      <w:ins w:id="150" w:author="Gabrielle" w:date="2019-01-07T09:30:00Z">
        <w:del w:id="151" w:author="Gabrielle Boisrame" w:date="2019-01-07T10:13:00Z">
          <w:r w:rsidR="00B63476" w:rsidDel="00230BA5">
            <w:delText xml:space="preserve">Figure </w:delText>
          </w:r>
          <w:r w:rsidR="00B63476" w:rsidDel="00230BA5">
            <w:rPr>
              <w:noProof/>
            </w:rPr>
            <w:delText>5</w:delText>
          </w:r>
        </w:del>
        <w:r w:rsidR="00B63476">
          <w:rPr>
            <w:rFonts w:ascii="Times New Roman" w:hAnsi="Times New Roman" w:cs="Times New Roman"/>
          </w:rPr>
          <w:fldChar w:fldCharType="end"/>
        </w:r>
        <w:r>
          <w:rPr>
            <w:rFonts w:ascii="Times New Roman" w:hAnsi="Times New Roman" w:cs="Times New Roman"/>
          </w:rPr>
          <w:t>).</w:t>
        </w:r>
      </w:ins>
      <w:del w:id="152" w:author="Gabrielle" w:date="2019-01-07T09:30:00Z">
        <w:r>
          <w:rPr>
            <w:rFonts w:ascii="Times New Roman" w:hAnsi="Times New Roman" w:cs="Times New Roman"/>
          </w:rPr>
          <w:delText>(Figure 5).</w:delText>
        </w:r>
      </w:del>
      <w:r>
        <w:rPr>
          <w:rFonts w:ascii="Times New Roman" w:hAnsi="Times New Roman" w:cs="Times New Roman"/>
        </w:rPr>
        <w:t xml:space="preserve">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0BE43943" w14:textId="2B3DB56F" w:rsidR="0039290B" w:rsidRDefault="00C771A6" w:rsidP="0058792C">
      <w:pPr>
        <w:spacing w:line="480" w:lineRule="auto"/>
        <w:ind w:firstLine="720"/>
        <w:rPr>
          <w:rFonts w:ascii="Times New Roman" w:hAnsi="Times New Roman"/>
          <w:color w:val="403152" w:themeColor="accent4" w:themeShade="80"/>
          <w:rPrChange w:id="153" w:author="Gabrielle" w:date="2019-01-07T09:30:00Z">
            <w:rPr>
              <w:rFonts w:ascii="Times New Roman" w:hAnsi="Times New Roman" w:cs="Times New Roman"/>
            </w:rPr>
          </w:rPrChange>
        </w:rPr>
      </w:pPr>
      <w:ins w:id="154" w:author="Gabrielle" w:date="2019-01-07T09:30:00Z">
        <w:r w:rsidRPr="00C771A6">
          <w:rPr>
            <w:rFonts w:ascii="Times New Roman" w:hAnsi="Times New Roman" w:cs="Times New Roman"/>
            <w:color w:val="403152" w:themeColor="accent4" w:themeShade="80"/>
          </w:rPr>
          <w:lastRenderedPageBreak/>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r w:rsidRPr="00C771A6">
          <w:rPr>
            <w:rFonts w:ascii="Times New Roman" w:hAnsi="Times New Roman" w:cs="Times New Roman"/>
            <w:color w:val="403152" w:themeColor="accent4" w:themeShade="80"/>
          </w:rPr>
          <w:t>showed that current vegetation type is the most important predictor of a site’s soil moisture</w:t>
        </w:r>
        <w:r w:rsidR="004206A3">
          <w:rPr>
            <w:rFonts w:ascii="Times New Roman" w:hAnsi="Times New Roman" w:cs="Times New Roman"/>
            <w:color w:val="403152" w:themeColor="accent4" w:themeShade="80"/>
          </w:rPr>
          <w:t xml:space="preserve"> (</w:t>
        </w:r>
        <w:r w:rsidR="004206A3">
          <w:rPr>
            <w:rFonts w:ascii="Times New Roman" w:hAnsi="Times New Roman" w:cs="Times New Roman"/>
            <w:color w:val="403152" w:themeColor="accent4" w:themeShade="80"/>
          </w:rPr>
          <w:fldChar w:fldCharType="begin"/>
        </w:r>
        <w:r w:rsidR="004206A3">
          <w:rPr>
            <w:rFonts w:ascii="Times New Roman" w:hAnsi="Times New Roman" w:cs="Times New Roman"/>
            <w:color w:val="403152" w:themeColor="accent4" w:themeShade="80"/>
          </w:rPr>
          <w:instrText xml:space="preserve"> REF _Ref534405156 \h </w:instrText>
        </w:r>
        <w:r w:rsidR="004206A3">
          <w:rPr>
            <w:rFonts w:ascii="Times New Roman" w:hAnsi="Times New Roman" w:cs="Times New Roman"/>
            <w:color w:val="403152" w:themeColor="accent4" w:themeShade="80"/>
          </w:rPr>
        </w:r>
        <w:r w:rsidR="004206A3">
          <w:rPr>
            <w:rFonts w:ascii="Times New Roman" w:hAnsi="Times New Roman" w:cs="Times New Roman"/>
            <w:color w:val="403152" w:themeColor="accent4" w:themeShade="80"/>
          </w:rPr>
          <w:fldChar w:fldCharType="separate"/>
        </w:r>
      </w:ins>
      <w:ins w:id="155" w:author="Gabrielle Boisrame" w:date="2019-01-07T10:13:00Z">
        <w:r w:rsidR="00230BA5">
          <w:t xml:space="preserve">Figure </w:t>
        </w:r>
        <w:r w:rsidR="00230BA5">
          <w:rPr>
            <w:noProof/>
          </w:rPr>
          <w:t>1</w:t>
        </w:r>
      </w:ins>
      <w:ins w:id="156" w:author="Gabrielle" w:date="2019-01-07T09:30:00Z">
        <w:r w:rsidR="004206A3">
          <w:rPr>
            <w:rFonts w:ascii="Times New Roman" w:hAnsi="Times New Roman" w:cs="Times New Roman"/>
            <w:color w:val="403152" w:themeColor="accent4" w:themeShade="80"/>
          </w:rPr>
          <w:fldChar w:fldCharType="end"/>
        </w:r>
        <w:r w:rsidR="004206A3">
          <w:rPr>
            <w:rFonts w:ascii="Times New Roman" w:hAnsi="Times New Roman" w:cs="Times New Roman"/>
            <w:color w:val="403152" w:themeColor="accent4" w:themeShade="80"/>
          </w:rPr>
          <w:t>)</w:t>
        </w:r>
        <w:r>
          <w:rPr>
            <w:rFonts w:ascii="Times New Roman" w:hAnsi="Times New Roman" w:cs="Times New Roman"/>
            <w:color w:val="403152" w:themeColor="accent4" w:themeShade="80"/>
          </w:rPr>
          <w:t xml:space="preserve">. Fire history alone (independent from any associated changes in vegetation cover) was not a strong predictor. </w:t>
        </w:r>
      </w:ins>
      <w:del w:id="157" w:author="Gabrielle" w:date="2019-01-07T09:30:00Z">
        <w:r w:rsidR="0039290B">
          <w:rPr>
            <w:rFonts w:ascii="Times New Roman" w:hAnsi="Times New Roman" w:cs="Times New Roman"/>
          </w:rPr>
          <w:delText>Other potential analyses relating to soil moisture?</w:delText>
        </w:r>
      </w:del>
    </w:p>
    <w:p w14:paraId="7EE33BFD" w14:textId="77777777" w:rsidR="004206A3" w:rsidRDefault="004206A3" w:rsidP="004206A3">
      <w:pPr>
        <w:keepNext/>
        <w:spacing w:line="480" w:lineRule="auto"/>
        <w:ind w:firstLine="720"/>
        <w:rPr>
          <w:ins w:id="158" w:author="Gabrielle" w:date="2019-01-07T09:30:00Z"/>
        </w:rPr>
      </w:pPr>
      <w:ins w:id="159" w:author="Gabrielle" w:date="2019-01-07T09:30:00Z">
        <w:r>
          <w:rPr>
            <w:rFonts w:ascii="Times New Roman" w:hAnsi="Times New Roman" w:cs="Times New Roman"/>
            <w:noProof/>
            <w:color w:val="403152" w:themeColor="accent4" w:themeShade="80"/>
            <w:lang w:eastAsia="en-US"/>
          </w:rPr>
          <w:drawing>
            <wp:inline distT="0" distB="0" distL="0" distR="0" wp14:anchorId="7E82FC97" wp14:editId="45183B6D">
              <wp:extent cx="5943600" cy="2916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portance_AggData.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16555"/>
                      </a:xfrm>
                      <a:prstGeom prst="rect">
                        <a:avLst/>
                      </a:prstGeom>
                    </pic:spPr>
                  </pic:pic>
                </a:graphicData>
              </a:graphic>
            </wp:inline>
          </w:drawing>
        </w:r>
      </w:ins>
    </w:p>
    <w:p w14:paraId="4A2DFB20" w14:textId="4F192195" w:rsidR="004206A3" w:rsidRPr="00C771A6" w:rsidRDefault="004206A3" w:rsidP="004206A3">
      <w:pPr>
        <w:pStyle w:val="Caption"/>
        <w:rPr>
          <w:ins w:id="160" w:author="Gabrielle" w:date="2019-01-07T09:30:00Z"/>
          <w:rFonts w:ascii="Times New Roman" w:hAnsi="Times New Roman" w:cs="Times New Roman"/>
          <w:color w:val="403152" w:themeColor="accent4" w:themeShade="80"/>
        </w:rPr>
      </w:pPr>
      <w:bookmarkStart w:id="161" w:name="_Ref534405156"/>
      <w:ins w:id="162" w:author="Gabrielle" w:date="2019-01-07T09:30:00Z">
        <w:r>
          <w:t xml:space="preserve">Figure </w:t>
        </w:r>
        <w:r w:rsidR="00E84328">
          <w:rPr>
            <w:noProof/>
          </w:rPr>
          <w:fldChar w:fldCharType="begin"/>
        </w:r>
        <w:r w:rsidR="00E84328">
          <w:rPr>
            <w:noProof/>
          </w:rPr>
          <w:instrText xml:space="preserve"> SEQ Figure \* ARABIC </w:instrText>
        </w:r>
        <w:r w:rsidR="00E84328">
          <w:rPr>
            <w:noProof/>
          </w:rPr>
          <w:fldChar w:fldCharType="separate"/>
        </w:r>
      </w:ins>
      <w:ins w:id="163" w:author="Gabrielle Boisrame" w:date="2019-01-07T10:13:00Z">
        <w:r w:rsidR="00230BA5">
          <w:rPr>
            <w:noProof/>
          </w:rPr>
          <w:t>1</w:t>
        </w:r>
      </w:ins>
      <w:ins w:id="164" w:author="Gabrielle" w:date="2019-01-07T09:30:00Z">
        <w:r w:rsidR="00E84328">
          <w:rPr>
            <w:noProof/>
          </w:rPr>
          <w:fldChar w:fldCharType="end"/>
        </w:r>
        <w:bookmarkEnd w:id="161"/>
        <w:r>
          <w:t>. Relative importance of each variable in predicting plot-level soil moisture.</w:t>
        </w:r>
      </w:ins>
    </w:p>
    <w:p w14:paraId="6360C4A9" w14:textId="08881BA2" w:rsidR="00531A2E" w:rsidRPr="00904A68" w:rsidRDefault="005A6251" w:rsidP="0058792C">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imilarly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w:t>
      </w:r>
      <w:ins w:id="165" w:author="Gabrielle" w:date="2019-01-07T09:30:00Z">
        <w:r w:rsidR="004206A3">
          <w:rPr>
            <w:rFonts w:ascii="Times New Roman" w:hAnsi="Times New Roman" w:cs="Times New Roman"/>
            <w:color w:val="215868" w:themeColor="accent5" w:themeShade="80"/>
          </w:rPr>
          <w:fldChar w:fldCharType="begin"/>
        </w:r>
        <w:r w:rsidR="004206A3">
          <w:rPr>
            <w:rFonts w:ascii="Times New Roman" w:hAnsi="Times New Roman" w:cs="Times New Roman"/>
            <w:color w:val="215868" w:themeColor="accent5" w:themeShade="80"/>
          </w:rPr>
          <w:instrText xml:space="preserve"> REF _Ref534405304 \h </w:instrText>
        </w:r>
        <w:r w:rsidR="004206A3">
          <w:rPr>
            <w:rFonts w:ascii="Times New Roman" w:hAnsi="Times New Roman" w:cs="Times New Roman"/>
            <w:color w:val="215868" w:themeColor="accent5" w:themeShade="80"/>
          </w:rPr>
        </w:r>
        <w:r w:rsidR="004206A3">
          <w:rPr>
            <w:rFonts w:ascii="Times New Roman" w:hAnsi="Times New Roman" w:cs="Times New Roman"/>
            <w:color w:val="215868" w:themeColor="accent5" w:themeShade="80"/>
          </w:rPr>
          <w:fldChar w:fldCharType="separate"/>
        </w:r>
      </w:ins>
      <w:ins w:id="166" w:author="Gabrielle Boisrame" w:date="2019-01-07T10:13:00Z">
        <w:r w:rsidR="00230BA5">
          <w:rPr>
            <w:color w:val="1F497D" w:themeColor="text2"/>
            <w:rPrChange w:id="167" w:author="Gabrielle" w:date="2019-01-07T09:30:00Z">
              <w:rPr>
                <w:rFonts w:ascii="Times New Roman" w:hAnsi="Times New Roman" w:cs="Times New Roman"/>
                <w:b/>
                <w:color w:val="215868" w:themeColor="accent5" w:themeShade="80"/>
              </w:rPr>
            </w:rPrChange>
          </w:rPr>
          <w:t xml:space="preserve">Figure </w:t>
        </w:r>
        <w:r w:rsidR="00230BA5">
          <w:rPr>
            <w:noProof/>
          </w:rPr>
          <w:t>2</w:t>
        </w:r>
      </w:ins>
      <w:ins w:id="168" w:author="Gabrielle" w:date="2019-01-07T09:30:00Z">
        <w:del w:id="169" w:author="Gabrielle Boisrame" w:date="2019-01-07T10:13:00Z">
          <w:r w:rsidR="004206A3" w:rsidDel="00230BA5">
            <w:delText xml:space="preserve">Figure </w:delText>
          </w:r>
          <w:r w:rsidR="004206A3" w:rsidDel="00230BA5">
            <w:rPr>
              <w:noProof/>
            </w:rPr>
            <w:delText>2</w:delText>
          </w:r>
        </w:del>
        <w:r w:rsidR="004206A3">
          <w:rPr>
            <w:rFonts w:ascii="Times New Roman" w:hAnsi="Times New Roman" w:cs="Times New Roman"/>
            <w:color w:val="215868" w:themeColor="accent5" w:themeShade="80"/>
          </w:rPr>
          <w:fldChar w:fldCharType="end"/>
        </w:r>
      </w:ins>
      <w:del w:id="170" w:author="Gabrielle" w:date="2019-01-07T09:30:00Z">
        <w:r w:rsidR="00AF6D4E" w:rsidRPr="00904A68">
          <w:rPr>
            <w:rFonts w:ascii="Times New Roman" w:hAnsi="Times New Roman" w:cs="Times New Roman"/>
            <w:color w:val="215868" w:themeColor="accent5" w:themeShade="80"/>
          </w:rPr>
          <w:delText>Figure 6</w:delText>
        </w:r>
      </w:del>
      <w:r w:rsidR="00AF6D4E" w:rsidRPr="00904A68">
        <w:rPr>
          <w:rFonts w:ascii="Times New Roman" w:hAnsi="Times New Roman" w:cs="Times New Roman"/>
          <w:color w:val="215868" w:themeColor="accent5" w:themeShade="80"/>
        </w:rPr>
        <w:t xml:space="preserve"> shows volumetric soil moisture time series for three soil depths (12, 60, and 100 cm) for </w:t>
      </w:r>
      <w:r w:rsidR="00943487" w:rsidRPr="00904A68">
        <w:rPr>
          <w:rFonts w:ascii="Times New Roman" w:hAnsi="Times New Roman" w:cs="Times New Roman"/>
          <w:color w:val="215868" w:themeColor="accent5" w:themeShade="80"/>
        </w:rPr>
        <w:t>[</w:t>
      </w:r>
      <w:del w:id="171" w:author="Katya" w:date="2019-01-07T09:30:00Z">
        <w:r w:rsidR="0069666A">
          <w:rPr>
            <w:rFonts w:ascii="Times New Roman" w:hAnsi="Times New Roman" w:cs="Times New Roman"/>
            <w:color w:val="215868" w:themeColor="accent5" w:themeShade="80"/>
          </w:rPr>
          <w:delText>sparse</w:delText>
        </w:r>
      </w:del>
      <w:ins w:id="172" w:author="Katya" w:date="2019-01-07T09:30:00Z">
        <w:r w:rsidR="00040459">
          <w:rPr>
            <w:rFonts w:ascii="Times New Roman" w:hAnsi="Times New Roman" w:cs="Times New Roman"/>
            <w:color w:val="215868" w:themeColor="accent5" w:themeShade="80"/>
          </w:rPr>
          <w:t>dense</w:t>
        </w:r>
      </w:ins>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del w:id="173" w:author="Katya" w:date="2019-01-07T09:30:00Z">
        <w:r w:rsidR="0069666A">
          <w:rPr>
            <w:rFonts w:ascii="Times New Roman" w:hAnsi="Times New Roman" w:cs="Times New Roman"/>
            <w:color w:val="215868" w:themeColor="accent5" w:themeShade="80"/>
          </w:rPr>
          <w:delText>X</w:delText>
        </w:r>
      </w:del>
      <w:ins w:id="174" w:author="Katya" w:date="2019-01-07T09:30:00Z">
        <w:r w:rsidR="00E64D70">
          <w:rPr>
            <w:rFonts w:ascii="Times New Roman" w:hAnsi="Times New Roman" w:cs="Times New Roman"/>
            <w:color w:val="215868" w:themeColor="accent5" w:themeShade="80"/>
          </w:rPr>
          <w:t>A</w:t>
        </w:r>
      </w:ins>
      <w:r w:rsidR="00E83F00" w:rsidRPr="00904A68">
        <w:rPr>
          <w:rFonts w:ascii="Times New Roman" w:hAnsi="Times New Roman" w:cs="Times New Roman"/>
          <w:color w:val="215868" w:themeColor="accent5" w:themeShade="80"/>
        </w:rPr>
        <w:t xml:space="preserve">. </w:t>
      </w:r>
    </w:p>
    <w:p w14:paraId="3FD4754F" w14:textId="14170F90" w:rsidR="004206A3" w:rsidRDefault="00CC6A12" w:rsidP="004206A3">
      <w:pPr>
        <w:keepNext/>
        <w:spacing w:line="480" w:lineRule="auto"/>
        <w:rPr>
          <w:ins w:id="175" w:author="Gabrielle" w:date="2019-01-07T09:30:00Z"/>
        </w:rPr>
      </w:pPr>
      <w:commentRangeStart w:id="176"/>
      <w:commentRangeStart w:id="177"/>
      <w:ins w:id="178" w:author="Gabrielle" w:date="2019-01-07T09:30:00Z">
        <w:del w:id="179" w:author="Gabrielle Boisrame" w:date="2019-01-07T10:20:00Z">
          <w:r w:rsidRPr="00904A68" w:rsidDel="007D0779">
            <w:rPr>
              <w:rFonts w:ascii="Times New Roman" w:hAnsi="Times New Roman" w:cs="Times New Roman"/>
              <w:noProof/>
              <w:color w:val="215868" w:themeColor="accent5" w:themeShade="80"/>
              <w:lang w:eastAsia="en-US"/>
            </w:rPr>
            <w:lastRenderedPageBreak/>
            <w:drawing>
              <wp:inline distT="0" distB="0" distL="0" distR="0" wp14:anchorId="053D9020" wp14:editId="53BCD550">
                <wp:extent cx="5943600" cy="7400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400290"/>
                        </a:xfrm>
                        <a:prstGeom prst="rect">
                          <a:avLst/>
                        </a:prstGeom>
                      </pic:spPr>
                    </pic:pic>
                  </a:graphicData>
                </a:graphic>
              </wp:inline>
            </w:drawing>
          </w:r>
        </w:del>
        <w:commentRangeEnd w:id="176"/>
      </w:ins>
    </w:p>
    <w:p w14:paraId="2A4FF769" w14:textId="3E84C9D8" w:rsidR="00CC6A12" w:rsidRPr="00904A68" w:rsidRDefault="00395A53" w:rsidP="004206A3">
      <w:pPr>
        <w:pStyle w:val="Caption"/>
        <w:rPr>
          <w:del w:id="180" w:author="Katya" w:date="2019-01-07T09:30:00Z"/>
          <w:rFonts w:ascii="Times New Roman" w:hAnsi="Times New Roman" w:cs="Times New Roman"/>
          <w:color w:val="215868" w:themeColor="accent5" w:themeShade="80"/>
        </w:rPr>
      </w:pPr>
      <w:commentRangeStart w:id="181"/>
      <w:ins w:id="182" w:author="Katya" w:date="2019-01-07T09:30:00Z">
        <w:r w:rsidRPr="00395A53">
          <w:rPr>
            <w:rFonts w:ascii="Times New Roman" w:hAnsi="Times New Roman" w:cs="Times New Roman"/>
            <w:b/>
            <w:noProof/>
            <w:color w:val="215868" w:themeColor="accent5" w:themeShade="80"/>
            <w:lang w:eastAsia="en-US"/>
          </w:rPr>
          <w:lastRenderedPageBreak/>
          <w:drawing>
            <wp:inline distT="0" distB="0" distL="0" distR="0" wp14:anchorId="2196DAB1" wp14:editId="5B7A6D61">
              <wp:extent cx="5943600" cy="65493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549390"/>
                      </a:xfrm>
                      <a:prstGeom prst="rect">
                        <a:avLst/>
                      </a:prstGeom>
                    </pic:spPr>
                  </pic:pic>
                </a:graphicData>
              </a:graphic>
            </wp:inline>
          </w:drawing>
        </w:r>
      </w:ins>
      <w:bookmarkStart w:id="183" w:name="_Ref534405304"/>
      <w:commentRangeEnd w:id="181"/>
      <w:r w:rsidR="007D0779">
        <w:rPr>
          <w:rStyle w:val="CommentReference"/>
        </w:rPr>
        <w:commentReference w:id="181"/>
      </w:r>
      <w:r w:rsidR="00CC6A12">
        <w:rPr>
          <w:rPrChange w:id="184" w:author="Gabrielle" w:date="2019-01-07T09:30:00Z">
            <w:rPr>
              <w:rFonts w:ascii="Times New Roman" w:hAnsi="Times New Roman" w:cs="Times New Roman"/>
              <w:b/>
              <w:color w:val="215868" w:themeColor="accent5" w:themeShade="80"/>
            </w:rPr>
          </w:rPrChange>
        </w:rPr>
        <w:t xml:space="preserve">Figure </w:t>
      </w:r>
      <w:ins w:id="185"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186" w:author="Gabrielle Boisrame" w:date="2019-01-07T10:13:00Z">
        <w:r w:rsidR="00230BA5">
          <w:rPr>
            <w:noProof/>
          </w:rPr>
          <w:t>2</w:t>
        </w:r>
      </w:ins>
      <w:ins w:id="187" w:author="Gabrielle" w:date="2019-01-07T09:30:00Z">
        <w:r w:rsidR="00E84328">
          <w:rPr>
            <w:noProof/>
          </w:rPr>
          <w:fldChar w:fldCharType="end"/>
        </w:r>
        <w:bookmarkEnd w:id="183"/>
        <w:r w:rsidR="004206A3">
          <w:t>:</w:t>
        </w:r>
        <w:r w:rsidR="00937D60">
          <w:rPr>
            <w:rStyle w:val="CommentReference"/>
          </w:rPr>
          <w:commentReference w:id="176"/>
        </w:r>
        <w:commentRangeEnd w:id="177"/>
        <w:r w:rsidR="001D1811">
          <w:rPr>
            <w:rStyle w:val="CommentReference"/>
          </w:rPr>
          <w:commentReference w:id="177"/>
        </w:r>
        <w:commentRangeStart w:id="188"/>
        <w:commentRangeEnd w:id="188"/>
        <w:r w:rsidR="00CC6A12" w:rsidRPr="00904A68">
          <w:rPr>
            <w:rStyle w:val="CommentReference"/>
            <w:color w:val="215868" w:themeColor="accent5" w:themeShade="80"/>
          </w:rPr>
          <w:commentReference w:id="188"/>
        </w:r>
      </w:ins>
      <w:del w:id="189" w:author="Gabrielle" w:date="2019-01-07T09:30:00Z">
        <w:r w:rsidR="00CC6A12" w:rsidRPr="00904A68">
          <w:rPr>
            <w:rFonts w:ascii="Times New Roman" w:hAnsi="Times New Roman" w:cs="Times New Roman"/>
            <w:b/>
            <w:color w:val="215868" w:themeColor="accent5" w:themeShade="80"/>
          </w:rPr>
          <w:delText>6:</w:delText>
        </w:r>
      </w:del>
      <w:r w:rsidR="00CC6A12" w:rsidRPr="00904A68">
        <w:rPr>
          <w:rFonts w:ascii="Times New Roman" w:hAnsi="Times New Roman" w:cs="Times New Roman"/>
          <w:color w:val="215868" w:themeColor="accent5" w:themeShade="80"/>
        </w:rPr>
        <w:t xml:space="preserve"> volumetric </w:t>
      </w:r>
      <w:r w:rsidR="00937D60" w:rsidRPr="009F15AB">
        <w:rPr>
          <w:rFonts w:ascii="Times New Roman" w:hAnsi="Times New Roman"/>
        </w:rPr>
        <w:t>water content</w:t>
      </w:r>
      <w:r w:rsidR="00CC6A12"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00CC6A12"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stations. Data was measured at 10 minute intervals for 2017 and 2018 water years. Daily precipitation in the form of rain and snow melt is presented as vertical bars. Water year (WY) summaries are also provided for total precipitation recorded at each station. </w:t>
      </w:r>
    </w:p>
    <w:p w14:paraId="7DD319C1" w14:textId="79BB4D71" w:rsidR="00BE3BF1" w:rsidRPr="00904A68" w:rsidRDefault="00BE3BF1" w:rsidP="00040459">
      <w:pPr>
        <w:spacing w:line="480" w:lineRule="auto"/>
        <w:rPr>
          <w:rFonts w:ascii="Times New Roman" w:hAnsi="Times New Roman" w:cs="Times New Roman"/>
          <w:color w:val="215868" w:themeColor="accent5" w:themeShade="80"/>
        </w:rPr>
        <w:pPrChange w:id="190" w:author="Katya" w:date="2019-01-07T09:30:00Z">
          <w:pPr>
            <w:spacing w:line="480" w:lineRule="auto"/>
            <w:ind w:firstLine="720"/>
          </w:pPr>
        </w:pPrChange>
      </w:pPr>
    </w:p>
    <w:p w14:paraId="53539F40" w14:textId="69A31850"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w:t>
      </w:r>
      <w:del w:id="191" w:author="Katya" w:date="2019-01-07T09:30:00Z">
        <w:r w:rsidRPr="00904A68">
          <w:rPr>
            <w:rFonts w:ascii="Times New Roman" w:hAnsi="Times New Roman" w:cs="Times New Roman"/>
            <w:color w:val="215868" w:themeColor="accent5" w:themeShade="80"/>
          </w:rPr>
          <w:delText>higher</w:delText>
        </w:r>
      </w:del>
      <w:ins w:id="192" w:author="Katya" w:date="2019-01-07T09:30:00Z">
        <w:r w:rsidR="005E596B">
          <w:rPr>
            <w:rFonts w:ascii="Times New Roman" w:hAnsi="Times New Roman" w:cs="Times New Roman"/>
            <w:color w:val="215868" w:themeColor="accent5" w:themeShade="80"/>
          </w:rPr>
          <w:t>greater</w:t>
        </w:r>
      </w:ins>
      <w:r w:rsidRPr="00904A68">
        <w:rPr>
          <w:rFonts w:ascii="Times New Roman" w:hAnsi="Times New Roman" w:cs="Times New Roman"/>
          <w:color w:val="215868" w:themeColor="accent5" w:themeShade="80"/>
        </w:rPr>
        <w:t xml:space="preserve"> and more persistent soil moisture during the 2017 water year (WY) than the 2018 WY, </w:t>
      </w:r>
      <w:del w:id="193" w:author="Katya" w:date="2019-01-07T09:30:00Z">
        <w:r w:rsidRPr="00904A68">
          <w:rPr>
            <w:rFonts w:ascii="Times New Roman" w:hAnsi="Times New Roman" w:cs="Times New Roman"/>
            <w:color w:val="215868" w:themeColor="accent5" w:themeShade="80"/>
          </w:rPr>
          <w:delText xml:space="preserve">due to </w:delText>
        </w:r>
      </w:del>
      <w:ins w:id="194" w:author="Katya" w:date="2019-01-07T09:30:00Z">
        <w:r w:rsidR="00040459">
          <w:rPr>
            <w:rFonts w:ascii="Times New Roman" w:hAnsi="Times New Roman" w:cs="Times New Roman"/>
            <w:color w:val="215868" w:themeColor="accent5" w:themeShade="80"/>
          </w:rPr>
          <w:t>as a result of</w:t>
        </w:r>
        <w:r w:rsidRPr="00904A68">
          <w:rPr>
            <w:rFonts w:ascii="Times New Roman" w:hAnsi="Times New Roman" w:cs="Times New Roman"/>
            <w:color w:val="215868" w:themeColor="accent5" w:themeShade="80"/>
          </w:rPr>
          <w:t xml:space="preserve"> </w:t>
        </w:r>
      </w:ins>
      <w:r w:rsidRPr="00904A68">
        <w:rPr>
          <w:rFonts w:ascii="Times New Roman" w:hAnsi="Times New Roman" w:cs="Times New Roman"/>
          <w:color w:val="215868" w:themeColor="accent5" w:themeShade="80"/>
        </w:rPr>
        <w:t xml:space="preserve">large </w:t>
      </w:r>
      <w:r w:rsidRPr="00904A68">
        <w:rPr>
          <w:rFonts w:ascii="Times New Roman" w:hAnsi="Times New Roman" w:cs="Times New Roman"/>
          <w:color w:val="215868" w:themeColor="accent5" w:themeShade="80"/>
        </w:rPr>
        <w:lastRenderedPageBreak/>
        <w:t xml:space="preserve">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195"/>
      <w:r w:rsidR="00943487" w:rsidRPr="00904A68">
        <w:rPr>
          <w:rFonts w:ascii="Times New Roman" w:hAnsi="Times New Roman" w:cs="Times New Roman"/>
          <w:color w:val="215868" w:themeColor="accent5" w:themeShade="80"/>
        </w:rPr>
        <w:t>interception</w:t>
      </w:r>
      <w:commentRangeEnd w:id="195"/>
      <w:r w:rsidR="00943487" w:rsidRPr="00904A68">
        <w:rPr>
          <w:rStyle w:val="CommentReference"/>
          <w:color w:val="215868" w:themeColor="accent5" w:themeShade="80"/>
        </w:rPr>
        <w:commentReference w:id="195"/>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196"/>
      <w:r w:rsidRPr="00904A68">
        <w:rPr>
          <w:rFonts w:ascii="Times New Roman" w:hAnsi="Times New Roman" w:cs="Times New Roman"/>
          <w:color w:val="215868" w:themeColor="accent5" w:themeShade="80"/>
        </w:rPr>
        <w:t>between the two water years</w:t>
      </w:r>
      <w:commentRangeEnd w:id="196"/>
      <w:r w:rsidRPr="00904A68">
        <w:rPr>
          <w:rStyle w:val="CommentReference"/>
          <w:color w:val="215868" w:themeColor="accent5" w:themeShade="80"/>
        </w:rPr>
        <w:commentReference w:id="196"/>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del w:id="197" w:author="Katya" w:date="2019-01-07T09:30:00Z">
        <w:r w:rsidRPr="00904A68">
          <w:rPr>
            <w:rFonts w:ascii="Times New Roman" w:hAnsi="Times New Roman" w:cs="Times New Roman"/>
            <w:color w:val="215868" w:themeColor="accent5" w:themeShade="80"/>
          </w:rPr>
          <w:delText>shrubland</w:delText>
        </w:r>
      </w:del>
      <w:commentRangeStart w:id="198"/>
      <w:commentRangeStart w:id="199"/>
      <w:ins w:id="200" w:author="Katya" w:date="2019-01-07T09:30:00Z">
        <w:r w:rsidRPr="00904A68">
          <w:rPr>
            <w:rFonts w:ascii="Times New Roman" w:hAnsi="Times New Roman" w:cs="Times New Roman"/>
            <w:color w:val="215868" w:themeColor="accent5" w:themeShade="80"/>
          </w:rPr>
          <w:t>shrub</w:t>
        </w:r>
      </w:ins>
      <w:commentRangeEnd w:id="198"/>
      <w:r w:rsidR="00B43783">
        <w:rPr>
          <w:rStyle w:val="CommentReference"/>
        </w:rPr>
        <w:commentReference w:id="198"/>
      </w:r>
      <w:commentRangeEnd w:id="199"/>
      <w:r w:rsidR="001F02B0">
        <w:rPr>
          <w:rStyle w:val="CommentReference"/>
        </w:rPr>
        <w:commentReference w:id="199"/>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in Yosemite National Park (cite Gabrielle, Scott, and Brandon’s papers). In this section we compare climatic differences and consequent soil moisture responses across different vegetation types between the two basins. </w:t>
      </w:r>
    </w:p>
    <w:p w14:paraId="30C166E7" w14:textId="2CDC04BF"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w:t>
      </w:r>
      <w:ins w:id="201" w:author="Gabrielle" w:date="2019-01-07T09:30:00Z">
        <w:r w:rsidR="00B63476">
          <w:rPr>
            <w:rFonts w:ascii="Times New Roman" w:hAnsi="Times New Roman" w:cs="Times New Roman"/>
            <w:color w:val="215868" w:themeColor="accent5" w:themeShade="80"/>
          </w:rPr>
          <w:fldChar w:fldCharType="begin"/>
        </w:r>
        <w:r w:rsidR="00B63476">
          <w:rPr>
            <w:rFonts w:ascii="Times New Roman" w:hAnsi="Times New Roman" w:cs="Times New Roman"/>
            <w:color w:val="215868" w:themeColor="accent5" w:themeShade="80"/>
          </w:rPr>
          <w:instrText xml:space="preserve"> REF _Ref534405693 \h </w:instrText>
        </w:r>
        <w:r w:rsidR="00B63476">
          <w:rPr>
            <w:rFonts w:ascii="Times New Roman" w:hAnsi="Times New Roman" w:cs="Times New Roman"/>
            <w:color w:val="215868" w:themeColor="accent5" w:themeShade="80"/>
          </w:rPr>
        </w:r>
        <w:r w:rsidR="00B63476">
          <w:rPr>
            <w:rFonts w:ascii="Times New Roman" w:hAnsi="Times New Roman" w:cs="Times New Roman"/>
            <w:color w:val="215868" w:themeColor="accent5" w:themeShade="80"/>
          </w:rPr>
          <w:fldChar w:fldCharType="separate"/>
        </w:r>
      </w:ins>
      <w:ins w:id="202" w:author="Gabrielle Boisrame" w:date="2019-01-07T10:13:00Z">
        <w:r w:rsidR="00230BA5" w:rsidRPr="00230BA5">
          <w:rPr>
            <w:color w:val="1F497D" w:themeColor="text2"/>
          </w:rPr>
          <w:t xml:space="preserve">Figure </w:t>
        </w:r>
        <w:r w:rsidR="00230BA5">
          <w:rPr>
            <w:noProof/>
          </w:rPr>
          <w:t>3</w:t>
        </w:r>
      </w:ins>
      <w:ins w:id="203" w:author="Gabrielle" w:date="2019-01-07T09:30:00Z">
        <w:r w:rsidR="00B63476">
          <w:rPr>
            <w:rFonts w:ascii="Times New Roman" w:hAnsi="Times New Roman" w:cs="Times New Roman"/>
            <w:color w:val="215868" w:themeColor="accent5" w:themeShade="80"/>
          </w:rPr>
          <w:fldChar w:fldCharType="end"/>
        </w:r>
        <w:r w:rsidR="00FF033D">
          <w:rPr>
            <w:rFonts w:ascii="Times New Roman" w:hAnsi="Times New Roman" w:cs="Times New Roman"/>
            <w:color w:val="215868" w:themeColor="accent5" w:themeShade="80"/>
          </w:rPr>
          <w:t>)</w:t>
        </w:r>
        <w:r>
          <w:rPr>
            <w:rFonts w:ascii="Times New Roman" w:hAnsi="Times New Roman" w:cs="Times New Roman"/>
            <w:color w:val="215868" w:themeColor="accent5" w:themeShade="80"/>
          </w:rPr>
          <w:t xml:space="preserve">. </w:t>
        </w:r>
      </w:ins>
      <w:ins w:id="204" w:author="Katya" w:date="2019-01-07T09:30:00Z">
        <w:r w:rsidR="00024BA0">
          <w:rPr>
            <w:rFonts w:ascii="Times New Roman" w:hAnsi="Times New Roman" w:cs="Times New Roman"/>
            <w:color w:val="215868" w:themeColor="accent5" w:themeShade="80"/>
          </w:rPr>
          <w:t>In SCB</w:t>
        </w:r>
      </w:ins>
      <w:r>
        <w:rPr>
          <w:rFonts w:ascii="Times New Roman" w:hAnsi="Times New Roman" w:cs="Times New Roman"/>
          <w:color w:val="215868" w:themeColor="accent5" w:themeShade="80"/>
        </w:rPr>
        <w:t xml:space="preserve">, </w:t>
      </w:r>
      <w:ins w:id="205" w:author="Gabrielle Boisrame" w:date="2019-01-07T10:18:00Z">
        <w:r w:rsidR="00230BA5">
          <w:rPr>
            <w:rFonts w:ascii="Times New Roman" w:hAnsi="Times New Roman" w:cs="Times New Roman"/>
            <w:color w:val="215868" w:themeColor="accent5" w:themeShade="80"/>
          </w:rPr>
          <w:t xml:space="preserve">the </w:t>
        </w:r>
      </w:ins>
      <w:r>
        <w:rPr>
          <w:rFonts w:ascii="Times New Roman" w:hAnsi="Times New Roman" w:cs="Times New Roman"/>
          <w:color w:val="215868" w:themeColor="accent5" w:themeShade="80"/>
        </w:rPr>
        <w:t xml:space="preserve">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Pr="00B10776" w:rsidRDefault="00EA1E29" w:rsidP="00B10776">
      <w:pPr>
        <w:keepNext/>
        <w:spacing w:line="480" w:lineRule="auto"/>
        <w:ind w:firstLine="720"/>
        <w:jc w:val="cente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203825"/>
                    </a:xfrm>
                    <a:prstGeom prst="rect">
                      <a:avLst/>
                    </a:prstGeom>
                  </pic:spPr>
                </pic:pic>
              </a:graphicData>
            </a:graphic>
          </wp:inline>
        </w:drawing>
      </w:r>
    </w:p>
    <w:p w14:paraId="0DA9F760" w14:textId="3BE89CD2" w:rsidR="00FF033D" w:rsidRPr="00904A68" w:rsidRDefault="00FF033D" w:rsidP="00B10776">
      <w:pPr>
        <w:pStyle w:val="Caption"/>
        <w:jc w:val="center"/>
        <w:rPr>
          <w:rFonts w:ascii="Times New Roman" w:hAnsi="Times New Roman" w:cs="Times New Roman"/>
          <w:color w:val="215868" w:themeColor="accent5" w:themeShade="80"/>
        </w:rPr>
      </w:pPr>
      <w:bookmarkStart w:id="206" w:name="_Ref534405693"/>
      <w:r w:rsidRPr="00B10776">
        <w:t xml:space="preserve">Figure </w:t>
      </w:r>
      <w:ins w:id="207"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208" w:author="Gabrielle Boisrame" w:date="2019-01-07T10:13:00Z">
        <w:r w:rsidR="00230BA5">
          <w:rPr>
            <w:noProof/>
          </w:rPr>
          <w:t>3</w:t>
        </w:r>
      </w:ins>
      <w:ins w:id="209" w:author="Gabrielle" w:date="2019-01-07T09:30:00Z">
        <w:r w:rsidR="00E84328">
          <w:rPr>
            <w:noProof/>
          </w:rPr>
          <w:fldChar w:fldCharType="end"/>
        </w:r>
        <w:bookmarkEnd w:id="206"/>
        <w:r w:rsidR="00B63476">
          <w:t>:</w:t>
        </w:r>
      </w:ins>
      <w:del w:id="210" w:author="Gabrielle" w:date="2019-01-07T09:30:00Z">
        <w:r w:rsidRPr="004404D6">
          <w:rPr>
            <w:rFonts w:ascii="Times New Roman" w:hAnsi="Times New Roman" w:cs="Times New Roman"/>
            <w:b/>
            <w:color w:val="215868" w:themeColor="accent5" w:themeShade="80"/>
          </w:rPr>
          <w:delText>7:</w:delText>
        </w:r>
      </w:del>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weather stations</w:t>
      </w:r>
      <w:ins w:id="211" w:author="Katya" w:date="2019-01-07T09:30:00Z">
        <w:r w:rsidR="00B55D52">
          <w:rPr>
            <w:rFonts w:ascii="Times New Roman" w:hAnsi="Times New Roman" w:cs="Times New Roman"/>
            <w:color w:val="215868" w:themeColor="accent5" w:themeShade="80"/>
          </w:rPr>
          <w:t xml:space="preserve"> for 2017 and 2018 water years for forest, shrub, and wetland stations</w:t>
        </w:r>
      </w:ins>
      <w:r w:rsidR="00B55D52">
        <w:rPr>
          <w:rFonts w:ascii="Times New Roman" w:hAnsi="Times New Roman" w:cs="Times New Roman"/>
          <w:color w:val="215868" w:themeColor="accent5" w:themeShade="80"/>
        </w:rPr>
        <w:t xml:space="preserve">.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1B1755E4"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212"/>
      <w:commentRangeStart w:id="213"/>
      <w:r w:rsidRPr="00904A68">
        <w:rPr>
          <w:rFonts w:ascii="Times New Roman" w:hAnsi="Times New Roman" w:cs="Times New Roman"/>
          <w:color w:val="215868" w:themeColor="accent5" w:themeShade="80"/>
        </w:rPr>
        <w:t xml:space="preserve">Differences </w:t>
      </w:r>
      <w:del w:id="214" w:author="Katya" w:date="2019-01-07T09:30:00Z">
        <w:r w:rsidRPr="00904A68">
          <w:rPr>
            <w:rFonts w:ascii="Times New Roman" w:hAnsi="Times New Roman" w:cs="Times New Roman"/>
            <w:color w:val="215868" w:themeColor="accent5" w:themeShade="80"/>
          </w:rPr>
          <w:delText>between</w:delText>
        </w:r>
      </w:del>
      <w:ins w:id="215" w:author="Katya" w:date="2019-01-07T09:30:00Z">
        <w:r w:rsidR="00B55D52">
          <w:rPr>
            <w:rFonts w:ascii="Times New Roman" w:hAnsi="Times New Roman" w:cs="Times New Roman"/>
            <w:color w:val="215868" w:themeColor="accent5" w:themeShade="80"/>
          </w:rPr>
          <w:t>in</w:t>
        </w:r>
      </w:ins>
      <w:r w:rsidRPr="00904A68">
        <w:rPr>
          <w:rFonts w:ascii="Times New Roman" w:hAnsi="Times New Roman" w:cs="Times New Roman"/>
          <w:color w:val="215868" w:themeColor="accent5" w:themeShade="80"/>
        </w:rPr>
        <w:t xml:space="preserve"> weather station vegetation between ICB and SCB </w:t>
      </w:r>
      <w:ins w:id="216" w:author="Katya" w:date="2019-01-07T09:30:00Z">
        <w:r w:rsidR="00B55D52">
          <w:rPr>
            <w:rFonts w:ascii="Times New Roman" w:hAnsi="Times New Roman" w:cs="Times New Roman"/>
            <w:color w:val="215868" w:themeColor="accent5" w:themeShade="80"/>
          </w:rPr>
          <w:t xml:space="preserve">do </w:t>
        </w:r>
      </w:ins>
      <w:r w:rsidRPr="00904A68">
        <w:rPr>
          <w:rFonts w:ascii="Times New Roman" w:hAnsi="Times New Roman" w:cs="Times New Roman"/>
          <w:color w:val="215868" w:themeColor="accent5" w:themeShade="80"/>
        </w:rPr>
        <w:t xml:space="preserve">exist. The SCB wetland site contains larger portion of conifer regeneration in comparison to ICB which </w:t>
      </w:r>
      <w:r w:rsidR="000C2D17" w:rsidRPr="00904A68">
        <w:rPr>
          <w:rFonts w:ascii="Times New Roman" w:hAnsi="Times New Roman" w:cs="Times New Roman"/>
          <w:color w:val="215868" w:themeColor="accent5" w:themeShade="80"/>
        </w:rPr>
        <w:t xml:space="preserve">is predominantly vegetated with tall grasses. The </w:t>
      </w:r>
      <w:proofErr w:type="spellStart"/>
      <w:r w:rsidR="000C2D17" w:rsidRPr="00904A68">
        <w:rPr>
          <w:rFonts w:ascii="Times New Roman" w:hAnsi="Times New Roman" w:cs="Times New Roman"/>
          <w:color w:val="215868" w:themeColor="accent5" w:themeShade="80"/>
        </w:rPr>
        <w:t>shrubland</w:t>
      </w:r>
      <w:proofErr w:type="spellEnd"/>
      <w:r w:rsidR="000C2D17" w:rsidRPr="00904A68">
        <w:rPr>
          <w:rFonts w:ascii="Times New Roman" w:hAnsi="Times New Roman" w:cs="Times New Roman"/>
          <w:color w:val="215868" w:themeColor="accent5" w:themeShade="80"/>
        </w:rPr>
        <w:t xml:space="preserve"> site in ICB prior to the Empire Fire in the fall of 2017 was comprised mostly of white-thorn (</w:t>
      </w:r>
      <w:proofErr w:type="spellStart"/>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proofErr w:type="spellEnd"/>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at high severity, resulting in bare soils with little live vegetation for the following 2018 WY. In </w:t>
      </w:r>
      <w:r w:rsidR="001C68F6" w:rsidRPr="00904A68">
        <w:rPr>
          <w:rFonts w:ascii="Times New Roman" w:hAnsi="Times New Roman" w:cs="Times New Roman"/>
          <w:color w:val="215868" w:themeColor="accent5" w:themeShade="80"/>
        </w:rPr>
        <w:lastRenderedPageBreak/>
        <w:t xml:space="preserve">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w:t>
      </w:r>
      <w:proofErr w:type="spellStart"/>
      <w:r w:rsidR="000C2D17" w:rsidRPr="00904A68">
        <w:rPr>
          <w:rFonts w:ascii="Times New Roman" w:hAnsi="Times New Roman" w:cs="Times New Roman"/>
          <w:color w:val="215868" w:themeColor="accent5" w:themeShade="80"/>
        </w:rPr>
        <w:t>ceanothus</w:t>
      </w:r>
      <w:proofErr w:type="spellEnd"/>
      <w:r w:rsidR="000C2D17" w:rsidRPr="00904A68">
        <w:rPr>
          <w:rFonts w:ascii="Times New Roman" w:hAnsi="Times New Roman" w:cs="Times New Roman"/>
          <w:color w:val="215868" w:themeColor="accent5" w:themeShade="80"/>
        </w:rPr>
        <w:t xml:space="preserve">. Forest sites are similar in tree density, tree species, and slope for both ICB and SCB </w:t>
      </w:r>
      <w:commentRangeEnd w:id="212"/>
      <w:r w:rsidR="001C68F6" w:rsidRPr="00904A68">
        <w:rPr>
          <w:rStyle w:val="CommentReference"/>
          <w:color w:val="215868" w:themeColor="accent5" w:themeShade="80"/>
        </w:rPr>
        <w:commentReference w:id="212"/>
      </w:r>
      <w:commentRangeEnd w:id="213"/>
      <w:r w:rsidR="009B6214">
        <w:rPr>
          <w:rStyle w:val="CommentReference"/>
        </w:rPr>
        <w:commentReference w:id="213"/>
      </w:r>
    </w:p>
    <w:p w14:paraId="03CE32C6" w14:textId="5F863103" w:rsidR="00F61521" w:rsidRDefault="00250CC1" w:rsidP="00F61521">
      <w:pPr>
        <w:spacing w:line="480" w:lineRule="auto"/>
        <w:ind w:firstLine="720"/>
        <w:rPr>
          <w:ins w:id="217" w:author="Katya" w:date="2019-01-07T09:30:00Z"/>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w:t>
      </w:r>
      <w:r w:rsidR="00090BDB">
        <w:rPr>
          <w:rFonts w:ascii="Times New Roman" w:hAnsi="Times New Roman" w:cs="Times New Roman"/>
          <w:color w:val="215868" w:themeColor="accent5" w:themeShade="80"/>
        </w:rPr>
        <w:t>1.</w:t>
      </w:r>
      <w:del w:id="218" w:author="Katya" w:date="2019-01-07T09:30:00Z">
        <w:r w:rsidR="00087182" w:rsidRPr="00904A68">
          <w:rPr>
            <w:rFonts w:ascii="Times New Roman" w:hAnsi="Times New Roman" w:cs="Times New Roman"/>
            <w:color w:val="215868" w:themeColor="accent5" w:themeShade="80"/>
          </w:rPr>
          <w:delText>4</w:delText>
        </w:r>
      </w:del>
      <w:ins w:id="219" w:author="Katya" w:date="2019-01-07T09:30:00Z">
        <w:r w:rsidR="00F61521">
          <w:rPr>
            <w:rFonts w:ascii="Times New Roman" w:hAnsi="Times New Roman" w:cs="Times New Roman"/>
            <w:color w:val="215868" w:themeColor="accent5" w:themeShade="80"/>
          </w:rPr>
          <w:t>1</w:t>
        </w:r>
      </w:ins>
      <w:r w:rsidR="00090BDB">
        <w:rPr>
          <w:rFonts w:ascii="Times New Roman" w:hAnsi="Times New Roman" w:cs="Times New Roman"/>
          <w:color w:val="215868" w:themeColor="accent5" w:themeShade="80"/>
        </w:rPr>
        <w:t>-</w:t>
      </w:r>
      <w:r w:rsidR="00F61521">
        <w:rPr>
          <w:rFonts w:ascii="Times New Roman" w:hAnsi="Times New Roman" w:cs="Times New Roman"/>
          <w:color w:val="215868" w:themeColor="accent5" w:themeShade="80"/>
        </w:rPr>
        <w:t>2</w:t>
      </w:r>
      <w:ins w:id="220" w:author="Katya" w:date="2019-01-07T09:30:00Z">
        <w:r w:rsidR="00F61521">
          <w:rPr>
            <w:rFonts w:ascii="Times New Roman" w:hAnsi="Times New Roman" w:cs="Times New Roman"/>
            <w:color w:val="215868" w:themeColor="accent5" w:themeShade="80"/>
          </w:rPr>
          <w:t>.0</w:t>
        </w:r>
      </w:ins>
      <w:r w:rsidR="00087182" w:rsidRPr="00904A68">
        <w:rPr>
          <w:rFonts w:ascii="Times New Roman" w:hAnsi="Times New Roman" w:cs="Times New Roman"/>
          <w:color w:val="215868" w:themeColor="accent5" w:themeShade="80"/>
        </w:rPr>
        <w:t xml:space="preserve"> times the total precipitation in SCB for the wet 2017 WY. For the drier 2018 WY, total precipitation in ICB is between 1.</w:t>
      </w:r>
      <w:del w:id="221" w:author="Katya" w:date="2019-01-07T09:30:00Z">
        <w:r w:rsidR="00087182" w:rsidRPr="00904A68">
          <w:rPr>
            <w:rFonts w:ascii="Times New Roman" w:hAnsi="Times New Roman" w:cs="Times New Roman"/>
            <w:color w:val="215868" w:themeColor="accent5" w:themeShade="80"/>
          </w:rPr>
          <w:delText>1</w:delText>
        </w:r>
      </w:del>
      <w:ins w:id="222" w:author="Katya" w:date="2019-01-07T09:30:00Z">
        <w:r w:rsidR="00F61521">
          <w:rPr>
            <w:rFonts w:ascii="Times New Roman" w:hAnsi="Times New Roman" w:cs="Times New Roman"/>
            <w:color w:val="215868" w:themeColor="accent5" w:themeShade="80"/>
          </w:rPr>
          <w:t>3</w:t>
        </w:r>
      </w:ins>
      <w:r w:rsidR="00087182" w:rsidRPr="00904A68">
        <w:rPr>
          <w:rFonts w:ascii="Times New Roman" w:hAnsi="Times New Roman" w:cs="Times New Roman"/>
          <w:color w:val="215868" w:themeColor="accent5" w:themeShade="80"/>
        </w:rPr>
        <w:t>-1</w:t>
      </w:r>
      <w:proofErr w:type="gramStart"/>
      <w:r w:rsidR="00087182" w:rsidRPr="00904A68">
        <w:rPr>
          <w:rFonts w:ascii="Times New Roman" w:hAnsi="Times New Roman" w:cs="Times New Roman"/>
          <w:color w:val="215868" w:themeColor="accent5" w:themeShade="80"/>
        </w:rPr>
        <w:t>.</w:t>
      </w:r>
      <w:proofErr w:type="gramEnd"/>
      <w:del w:id="223" w:author="Katya" w:date="2019-01-07T09:30:00Z">
        <w:r w:rsidR="00087182" w:rsidRPr="00904A68">
          <w:rPr>
            <w:rFonts w:ascii="Times New Roman" w:hAnsi="Times New Roman" w:cs="Times New Roman"/>
            <w:color w:val="215868" w:themeColor="accent5" w:themeShade="80"/>
          </w:rPr>
          <w:delText>2</w:delText>
        </w:r>
      </w:del>
      <w:ins w:id="224" w:author="Katya" w:date="2019-01-07T09:30:00Z">
        <w:r w:rsidR="00F61521">
          <w:rPr>
            <w:rFonts w:ascii="Times New Roman" w:hAnsi="Times New Roman" w:cs="Times New Roman"/>
            <w:color w:val="215868" w:themeColor="accent5" w:themeShade="80"/>
          </w:rPr>
          <w:t>7</w:t>
        </w:r>
      </w:ins>
      <w:r w:rsidR="00087182" w:rsidRPr="00904A68">
        <w:rPr>
          <w:rFonts w:ascii="Times New Roman" w:hAnsi="Times New Roman" w:cs="Times New Roman"/>
          <w:color w:val="215868" w:themeColor="accent5" w:themeShade="80"/>
        </w:rPr>
        <w:t xml:space="preserve"> times precipitation in SCB.</w:t>
      </w:r>
      <w:r w:rsidR="00090BDB">
        <w:rPr>
          <w:rFonts w:ascii="Times New Roman" w:hAnsi="Times New Roman" w:cs="Times New Roman"/>
          <w:color w:val="215868" w:themeColor="accent5" w:themeShade="80"/>
        </w:rPr>
        <w:t xml:space="preserve"> </w:t>
      </w:r>
      <w:ins w:id="225" w:author="Katya" w:date="2019-01-07T09:30:00Z">
        <w:r w:rsidR="00831CB9">
          <w:rPr>
            <w:rFonts w:ascii="Times New Roman" w:hAnsi="Times New Roman" w:cs="Times New Roman"/>
            <w:color w:val="215868" w:themeColor="accent5" w:themeShade="80"/>
          </w:rPr>
          <w:t>Precipitation</w:t>
        </w:r>
        <w:r w:rsidR="00090BDB">
          <w:rPr>
            <w:rFonts w:ascii="Times New Roman" w:hAnsi="Times New Roman" w:cs="Times New Roman"/>
            <w:color w:val="215868" w:themeColor="accent5" w:themeShade="80"/>
          </w:rPr>
          <w:t xml:space="preserve"> total</w:t>
        </w:r>
        <w:r w:rsidR="00831CB9">
          <w:rPr>
            <w:rFonts w:ascii="Times New Roman" w:hAnsi="Times New Roman" w:cs="Times New Roman"/>
            <w:color w:val="215868" w:themeColor="accent5" w:themeShade="80"/>
          </w:rPr>
          <w:t>s</w:t>
        </w:r>
        <w:r w:rsidR="00090BDB">
          <w:rPr>
            <w:rFonts w:ascii="Times New Roman" w:hAnsi="Times New Roman" w:cs="Times New Roman"/>
            <w:color w:val="215868" w:themeColor="accent5" w:themeShade="80"/>
          </w:rPr>
          <w:t xml:space="preserve"> for ICB </w:t>
        </w:r>
        <w:r w:rsidR="00831CB9">
          <w:rPr>
            <w:rFonts w:ascii="Times New Roman" w:hAnsi="Times New Roman" w:cs="Times New Roman"/>
            <w:color w:val="215868" w:themeColor="accent5" w:themeShade="80"/>
          </w:rPr>
          <w:t>are</w:t>
        </w:r>
        <w:r w:rsidR="00090BDB">
          <w:rPr>
            <w:rFonts w:ascii="Times New Roman" w:hAnsi="Times New Roman" w:cs="Times New Roman"/>
            <w:color w:val="215868" w:themeColor="accent5" w:themeShade="80"/>
          </w:rPr>
          <w:t xml:space="preserve"> conservative for 2017 WY because of </w:t>
        </w:r>
        <w:r w:rsidR="005E596B">
          <w:rPr>
            <w:rFonts w:ascii="Times New Roman" w:hAnsi="Times New Roman" w:cs="Times New Roman"/>
            <w:color w:val="215868" w:themeColor="accent5" w:themeShade="80"/>
          </w:rPr>
          <w:t xml:space="preserve">the removal of </w:t>
        </w:r>
        <w:r w:rsidR="00323B2C">
          <w:rPr>
            <w:rFonts w:ascii="Times New Roman" w:hAnsi="Times New Roman" w:cs="Times New Roman"/>
            <w:color w:val="215868" w:themeColor="accent5" w:themeShade="80"/>
          </w:rPr>
          <w:t xml:space="preserve">the </w:t>
        </w:r>
        <w:r w:rsidR="00831CB9">
          <w:rPr>
            <w:rFonts w:ascii="Times New Roman" w:hAnsi="Times New Roman" w:cs="Times New Roman"/>
            <w:color w:val="215868" w:themeColor="accent5" w:themeShade="80"/>
          </w:rPr>
          <w:t>weather stations</w:t>
        </w:r>
        <w:r w:rsidR="00323B2C">
          <w:rPr>
            <w:rFonts w:ascii="Times New Roman" w:hAnsi="Times New Roman" w:cs="Times New Roman"/>
            <w:color w:val="215868" w:themeColor="accent5" w:themeShade="80"/>
          </w:rPr>
          <w:t xml:space="preserve"> prior to</w:t>
        </w:r>
        <w:r w:rsidR="00831CB9">
          <w:rPr>
            <w:rFonts w:ascii="Times New Roman" w:hAnsi="Times New Roman" w:cs="Times New Roman"/>
            <w:color w:val="215868" w:themeColor="accent5" w:themeShade="80"/>
          </w:rPr>
          <w:t xml:space="preserve"> the </w:t>
        </w:r>
        <w:r w:rsidR="00090BDB">
          <w:rPr>
            <w:rFonts w:ascii="Times New Roman" w:hAnsi="Times New Roman" w:cs="Times New Roman"/>
            <w:color w:val="215868" w:themeColor="accent5" w:themeShade="80"/>
          </w:rPr>
          <w:t>Empire Fire (September through</w:t>
        </w:r>
        <w:r w:rsidR="00831CB9">
          <w:rPr>
            <w:rFonts w:ascii="Times New Roman" w:hAnsi="Times New Roman" w:cs="Times New Roman"/>
            <w:color w:val="215868" w:themeColor="accent5" w:themeShade="80"/>
          </w:rPr>
          <w:t xml:space="preserve"> the</w:t>
        </w:r>
        <w:r w:rsidR="00090BDB">
          <w:rPr>
            <w:rFonts w:ascii="Times New Roman" w:hAnsi="Times New Roman" w:cs="Times New Roman"/>
            <w:color w:val="215868" w:themeColor="accent5" w:themeShade="80"/>
          </w:rPr>
          <w:t xml:space="preserve"> end of November). There were at least two non-recorded precipitation events during </w:t>
        </w:r>
        <w:r w:rsidR="00831CB9">
          <w:rPr>
            <w:rFonts w:ascii="Times New Roman" w:hAnsi="Times New Roman" w:cs="Times New Roman"/>
            <w:color w:val="215868" w:themeColor="accent5" w:themeShade="80"/>
          </w:rPr>
          <w:t>the time the stations were non-operational.</w:t>
        </w:r>
      </w:ins>
    </w:p>
    <w:p w14:paraId="0DA96823" w14:textId="77777777" w:rsidR="009B6214" w:rsidRDefault="00087182" w:rsidP="00D81477">
      <w:pPr>
        <w:spacing w:line="480" w:lineRule="auto"/>
        <w:ind w:firstLine="720"/>
        <w:rPr>
          <w:ins w:id="226" w:author="Gabrielle Boisrame" w:date="2019-01-07T10:23:00Z"/>
          <w:rFonts w:ascii="Times New Roman" w:hAnsi="Times New Roman" w:cs="Times New Roman"/>
          <w:color w:val="215868" w:themeColor="accent5" w:themeShade="80"/>
        </w:rPr>
      </w:pPr>
      <w:ins w:id="227" w:author="Katya" w:date="2019-01-07T09:30:00Z">
        <w:r w:rsidRPr="00904A68">
          <w:rPr>
            <w:rFonts w:ascii="Times New Roman" w:hAnsi="Times New Roman" w:cs="Times New Roman"/>
            <w:color w:val="215868" w:themeColor="accent5" w:themeShade="80"/>
          </w:rPr>
          <w:t xml:space="preserve"> </w:t>
        </w:r>
      </w:ins>
      <w:commentRangeStart w:id="228"/>
      <w:r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228"/>
      <w:r w:rsidR="00B43783" w:rsidRPr="004404D6">
        <w:rPr>
          <w:rStyle w:val="CommentReference"/>
          <w:strike/>
        </w:rPr>
        <w:commentReference w:id="228"/>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w:t>
      </w:r>
      <w:ins w:id="229" w:author="Katya" w:date="2019-01-07T09:30:00Z">
        <w:r w:rsidR="00323B2C">
          <w:rPr>
            <w:rFonts w:ascii="Times New Roman" w:hAnsi="Times New Roman" w:cs="Times New Roman"/>
            <w:color w:val="215868" w:themeColor="accent5" w:themeShade="80"/>
          </w:rPr>
          <w:t xml:space="preserve">and time </w:t>
        </w:r>
      </w:ins>
      <w:r w:rsidR="004404D6">
        <w:rPr>
          <w:rFonts w:ascii="Times New Roman" w:hAnsi="Times New Roman" w:cs="Times New Roman"/>
          <w:color w:val="215868" w:themeColor="accent5" w:themeShade="80"/>
        </w:rPr>
        <w:t xml:space="preserve">integrated soil moisture </w:t>
      </w:r>
      <w:del w:id="230" w:author="Katya" w:date="2019-01-07T09:30:00Z">
        <w:r w:rsidR="004404D6">
          <w:rPr>
            <w:rFonts w:ascii="Times New Roman" w:hAnsi="Times New Roman" w:cs="Times New Roman"/>
            <w:color w:val="215868" w:themeColor="accent5" w:themeShade="80"/>
          </w:rPr>
          <w:delText xml:space="preserve">gain </w:delText>
        </w:r>
      </w:del>
      <w:proofErr w:type="spellStart"/>
      <w:r w:rsidR="004404D6">
        <w:rPr>
          <w:rFonts w:ascii="Times New Roman" w:hAnsi="Times New Roman" w:cs="Times New Roman"/>
          <w:color w:val="215868" w:themeColor="accent5" w:themeShade="80"/>
        </w:rPr>
        <w:t>timeseries</w:t>
      </w:r>
      <w:proofErr w:type="spellEnd"/>
      <w:r w:rsidR="004404D6">
        <w:rPr>
          <w:rFonts w:ascii="Times New Roman" w:hAnsi="Times New Roman" w:cs="Times New Roman"/>
          <w:color w:val="215868" w:themeColor="accent5" w:themeShade="80"/>
        </w:rPr>
        <w:t xml:space="preserve">. Cumulative soil moisture is another metric to gauge how much water shallow soils have received. It is a useful metric to </w:t>
      </w:r>
      <w:del w:id="231" w:author="Katya" w:date="2019-01-07T09:30:00Z">
        <w:r w:rsidR="004404D6">
          <w:rPr>
            <w:rFonts w:ascii="Times New Roman" w:hAnsi="Times New Roman" w:cs="Times New Roman"/>
            <w:color w:val="215868" w:themeColor="accent5" w:themeShade="80"/>
          </w:rPr>
          <w:delText>gauge</w:delText>
        </w:r>
      </w:del>
      <w:ins w:id="232" w:author="Katya" w:date="2019-01-07T09:30:00Z">
        <w:r w:rsidR="00B55D52">
          <w:rPr>
            <w:rFonts w:ascii="Times New Roman" w:hAnsi="Times New Roman" w:cs="Times New Roman"/>
            <w:color w:val="215868" w:themeColor="accent5" w:themeShade="80"/>
          </w:rPr>
          <w:t>approximate</w:t>
        </w:r>
      </w:ins>
      <w:r w:rsidR="004404D6">
        <w:rPr>
          <w:rFonts w:ascii="Times New Roman" w:hAnsi="Times New Roman" w:cs="Times New Roman"/>
          <w:color w:val="215868" w:themeColor="accent5" w:themeShade="80"/>
        </w:rPr>
        <w:t xml:space="preserve"> precipitation amounts when the tipping bucket record is missing or not reliable. Although in the case of saturated wetland sites, water gain cannot be calculated. </w:t>
      </w:r>
    </w:p>
    <w:p w14:paraId="05CA7A97" w14:textId="0B1E4C8E" w:rsidR="00250CC1" w:rsidRPr="00904A68" w:rsidRDefault="00E83F00"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across </w:t>
      </w:r>
      <w:del w:id="233" w:author="Katya" w:date="2019-01-07T09:30:00Z">
        <w:r w:rsidRPr="00904A68">
          <w:rPr>
            <w:rFonts w:ascii="Times New Roman" w:hAnsi="Times New Roman" w:cs="Times New Roman"/>
            <w:color w:val="215868" w:themeColor="accent5" w:themeShade="80"/>
          </w:rPr>
          <w:delText>all</w:delText>
        </w:r>
      </w:del>
      <w:ins w:id="234" w:author="Katya" w:date="2019-01-07T09:30:00Z">
        <w:r w:rsidR="002E11B9">
          <w:rPr>
            <w:rFonts w:ascii="Times New Roman" w:hAnsi="Times New Roman" w:cs="Times New Roman"/>
            <w:color w:val="215868" w:themeColor="accent5" w:themeShade="80"/>
          </w:rPr>
          <w:t>most</w:t>
        </w:r>
      </w:ins>
      <w:r w:rsidRPr="00904A68">
        <w:rPr>
          <w:rFonts w:ascii="Times New Roman" w:hAnsi="Times New Roman" w:cs="Times New Roman"/>
          <w:color w:val="215868" w:themeColor="accent5" w:themeShade="80"/>
        </w:rPr>
        <w:t xml:space="preserve"> sites, years, and locations</w:t>
      </w:r>
      <w:del w:id="235" w:author="Katya" w:date="2019-01-07T09:30:00Z">
        <w:r w:rsidRPr="00904A68">
          <w:rPr>
            <w:rFonts w:ascii="Times New Roman" w:hAnsi="Times New Roman" w:cs="Times New Roman"/>
            <w:color w:val="215868" w:themeColor="accent5" w:themeShade="80"/>
          </w:rPr>
          <w:delText xml:space="preserve">, with the exception </w:delText>
        </w:r>
        <w:r w:rsidR="0069666A">
          <w:rPr>
            <w:rFonts w:ascii="Times New Roman" w:hAnsi="Times New Roman" w:cs="Times New Roman"/>
            <w:color w:val="215868" w:themeColor="accent5" w:themeShade="80"/>
          </w:rPr>
          <w:delText>of sites with</w:delText>
        </w:r>
      </w:del>
      <w:ins w:id="236" w:author="Katya" w:date="2019-01-07T09:30:00Z">
        <w:r w:rsidR="002E11B9">
          <w:rPr>
            <w:rFonts w:ascii="Times New Roman" w:hAnsi="Times New Roman" w:cs="Times New Roman"/>
            <w:color w:val="215868" w:themeColor="accent5" w:themeShade="80"/>
          </w:rPr>
          <w:t>. Two big exceptions being ICB’s wetland site which retains</w:t>
        </w:r>
      </w:ins>
      <w:r w:rsidR="002E11B9">
        <w:rPr>
          <w:rFonts w:ascii="Times New Roman" w:hAnsi="Times New Roman" w:cs="Times New Roman"/>
          <w:color w:val="215868" w:themeColor="accent5" w:themeShade="80"/>
        </w:rPr>
        <w:t xml:space="preserve"> saturated deep but </w:t>
      </w:r>
      <w:del w:id="237" w:author="Katya" w:date="2019-01-07T09:30:00Z">
        <w:r w:rsidR="0069666A">
          <w:rPr>
            <w:rFonts w:ascii="Times New Roman" w:hAnsi="Times New Roman" w:cs="Times New Roman"/>
            <w:color w:val="215868" w:themeColor="accent5" w:themeShade="80"/>
          </w:rPr>
          <w:delText>fluctuating</w:delText>
        </w:r>
      </w:del>
      <w:ins w:id="238" w:author="Katya" w:date="2019-01-07T09:30:00Z">
        <w:r w:rsidR="002E11B9">
          <w:rPr>
            <w:rFonts w:ascii="Times New Roman" w:hAnsi="Times New Roman" w:cs="Times New Roman"/>
            <w:color w:val="215868" w:themeColor="accent5" w:themeShade="80"/>
          </w:rPr>
          <w:t>not</w:t>
        </w:r>
      </w:ins>
      <w:r w:rsidR="002E11B9">
        <w:rPr>
          <w:rFonts w:ascii="Times New Roman" w:hAnsi="Times New Roman" w:cs="Times New Roman"/>
          <w:color w:val="215868" w:themeColor="accent5" w:themeShade="80"/>
        </w:rPr>
        <w:t xml:space="preserve"> shallow </w:t>
      </w:r>
      <w:del w:id="239" w:author="Katya" w:date="2019-01-07T09:30:00Z">
        <w:r w:rsidRPr="00904A68">
          <w:rPr>
            <w:rFonts w:ascii="Times New Roman" w:hAnsi="Times New Roman" w:cs="Times New Roman"/>
            <w:color w:val="215868" w:themeColor="accent5" w:themeShade="80"/>
          </w:rPr>
          <w:delText xml:space="preserve">soil </w:delText>
        </w:r>
        <w:r w:rsidR="006558CD">
          <w:rPr>
            <w:rFonts w:ascii="Times New Roman" w:hAnsi="Times New Roman" w:cs="Times New Roman"/>
            <w:color w:val="215868" w:themeColor="accent5" w:themeShade="80"/>
          </w:rPr>
          <w:delText xml:space="preserve">moisture. </w:delText>
        </w:r>
        <w:r w:rsidRPr="00904A68">
          <w:rPr>
            <w:rFonts w:ascii="Times New Roman" w:hAnsi="Times New Roman" w:cs="Times New Roman"/>
            <w:color w:val="215868" w:themeColor="accent5" w:themeShade="80"/>
          </w:rPr>
          <w:delText>The</w:delText>
        </w:r>
      </w:del>
      <w:ins w:id="240" w:author="Katya" w:date="2019-01-07T09:30:00Z">
        <w:r w:rsidR="002E11B9">
          <w:rPr>
            <w:rFonts w:ascii="Times New Roman" w:hAnsi="Times New Roman" w:cs="Times New Roman"/>
            <w:color w:val="215868" w:themeColor="accent5" w:themeShade="80"/>
          </w:rPr>
          <w:t xml:space="preserve">soils in the summer, </w:t>
        </w:r>
        <w:commentRangeStart w:id="241"/>
        <w:r w:rsidR="002E11B9">
          <w:rPr>
            <w:rFonts w:ascii="Times New Roman" w:hAnsi="Times New Roman" w:cs="Times New Roman"/>
            <w:color w:val="215868" w:themeColor="accent5" w:themeShade="80"/>
          </w:rPr>
          <w:t>and SCB’s shrub site in the 2018</w:t>
        </w:r>
        <w:commentRangeEnd w:id="241"/>
        <w:r w:rsidR="002E11B9">
          <w:rPr>
            <w:rStyle w:val="CommentReference"/>
          </w:rPr>
          <w:commentReference w:id="241"/>
        </w:r>
        <w:r w:rsidR="002E11B9">
          <w:rPr>
            <w:rFonts w:ascii="Times New Roman" w:hAnsi="Times New Roman" w:cs="Times New Roman"/>
            <w:color w:val="215868" w:themeColor="accent5" w:themeShade="80"/>
          </w:rPr>
          <w:t xml:space="preserve"> WY. </w:t>
        </w:r>
        <w:r w:rsidRPr="00904A68">
          <w:rPr>
            <w:rFonts w:ascii="Times New Roman" w:hAnsi="Times New Roman" w:cs="Times New Roman"/>
            <w:color w:val="215868" w:themeColor="accent5" w:themeShade="80"/>
          </w:rPr>
          <w:t>The</w:t>
        </w:r>
        <w:r w:rsidR="00060598">
          <w:rPr>
            <w:rFonts w:ascii="Times New Roman" w:hAnsi="Times New Roman" w:cs="Times New Roman"/>
            <w:color w:val="215868" w:themeColor="accent5" w:themeShade="80"/>
          </w:rPr>
          <w:t xml:space="preserve"> overall</w:t>
        </w:r>
      </w:ins>
      <w:r w:rsidRPr="00904A68">
        <w:rPr>
          <w:rFonts w:ascii="Times New Roman" w:hAnsi="Times New Roman" w:cs="Times New Roman"/>
          <w:color w:val="215868" w:themeColor="accent5" w:themeShade="80"/>
        </w:rPr>
        <w:t xml:space="preserve"> strong relationship between shallow and deep soil moisture provides </w:t>
      </w:r>
      <w:r w:rsidRPr="00904A68">
        <w:rPr>
          <w:rFonts w:ascii="Times New Roman" w:hAnsi="Times New Roman" w:cs="Times New Roman"/>
          <w:color w:val="215868" w:themeColor="accent5" w:themeShade="80"/>
        </w:rPr>
        <w:lastRenderedPageBreak/>
        <w:t xml:space="preserve">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1280"/>
        <w:gridCol w:w="1014"/>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3AA7505C" w:rsidR="007A7140" w:rsidRPr="00904A68" w:rsidRDefault="007A7140" w:rsidP="00B31016">
            <w:pPr>
              <w:jc w:val="center"/>
              <w:rPr>
                <w:color w:val="215868" w:themeColor="accent5" w:themeShade="80"/>
              </w:rPr>
            </w:pPr>
            <w:del w:id="242" w:author="Katya" w:date="2019-01-07T09:30:00Z">
              <w:r w:rsidRPr="00904A68">
                <w:rPr>
                  <w:color w:val="215868" w:themeColor="accent5" w:themeShade="80"/>
                </w:rPr>
                <w:delText>660</w:delText>
              </w:r>
            </w:del>
            <w:ins w:id="243" w:author="Katya" w:date="2019-01-07T09:30:00Z">
              <w:r w:rsidR="00C53C6C">
                <w:rPr>
                  <w:color w:val="215868" w:themeColor="accent5" w:themeShade="80"/>
                </w:rPr>
                <w:t>939</w:t>
              </w:r>
            </w:ins>
          </w:p>
        </w:tc>
        <w:tc>
          <w:tcPr>
            <w:tcW w:w="778" w:type="dxa"/>
            <w:tcBorders>
              <w:top w:val="single" w:sz="18" w:space="0" w:color="000000"/>
              <w:right w:val="single" w:sz="18" w:space="0" w:color="000000"/>
            </w:tcBorders>
            <w:shd w:val="clear" w:color="auto" w:fill="C6D9F1" w:themeFill="text2" w:themeFillTint="33"/>
            <w:vAlign w:val="center"/>
          </w:tcPr>
          <w:p w14:paraId="0ABEB5D6" w14:textId="09958F72" w:rsidR="007A7140" w:rsidRPr="00904A68" w:rsidRDefault="007A7140" w:rsidP="00B31016">
            <w:pPr>
              <w:jc w:val="center"/>
              <w:rPr>
                <w:color w:val="215868" w:themeColor="accent5" w:themeShade="80"/>
              </w:rPr>
            </w:pPr>
            <w:del w:id="244" w:author="Katya" w:date="2019-01-07T09:30:00Z">
              <w:r w:rsidRPr="00904A68">
                <w:rPr>
                  <w:color w:val="215868" w:themeColor="accent5" w:themeShade="80"/>
                </w:rPr>
                <w:delText>434</w:delText>
              </w:r>
            </w:del>
            <w:ins w:id="245" w:author="Katya" w:date="2019-01-07T09:30:00Z">
              <w:r w:rsidR="00C53C6C">
                <w:rPr>
                  <w:color w:val="215868" w:themeColor="accent5" w:themeShade="80"/>
                </w:rPr>
                <w:t>394</w:t>
              </w:r>
            </w:ins>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6AD775C4" w:rsidR="007A7140" w:rsidRPr="00904A68" w:rsidRDefault="007A7140" w:rsidP="00B31016">
            <w:pPr>
              <w:jc w:val="center"/>
              <w:rPr>
                <w:color w:val="215868" w:themeColor="accent5" w:themeShade="80"/>
              </w:rPr>
            </w:pPr>
            <w:del w:id="246" w:author="Katya" w:date="2019-01-07T09:30:00Z">
              <w:r w:rsidRPr="00904A68">
                <w:rPr>
                  <w:color w:val="215868" w:themeColor="accent5" w:themeShade="80"/>
                </w:rPr>
                <w:delText>1064</w:delText>
              </w:r>
            </w:del>
            <w:ins w:id="247" w:author="Katya" w:date="2019-01-07T09:30:00Z">
              <w:r w:rsidRPr="00904A68">
                <w:rPr>
                  <w:color w:val="215868" w:themeColor="accent5" w:themeShade="80"/>
                </w:rPr>
                <w:t>1</w:t>
              </w:r>
              <w:r w:rsidR="00F61521">
                <w:rPr>
                  <w:color w:val="215868" w:themeColor="accent5" w:themeShade="80"/>
                </w:rPr>
                <w:t>192</w:t>
              </w:r>
            </w:ins>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63AADF31" w:rsidR="007A7140" w:rsidRPr="00904A68" w:rsidRDefault="007A7140" w:rsidP="00B31016">
            <w:pPr>
              <w:jc w:val="center"/>
              <w:rPr>
                <w:color w:val="215868" w:themeColor="accent5" w:themeShade="80"/>
              </w:rPr>
            </w:pPr>
            <w:del w:id="248" w:author="Katya" w:date="2019-01-07T09:30:00Z">
              <w:r w:rsidRPr="00904A68">
                <w:rPr>
                  <w:color w:val="215868" w:themeColor="accent5" w:themeShade="80"/>
                </w:rPr>
                <w:delText>537</w:delText>
              </w:r>
            </w:del>
            <w:ins w:id="249" w:author="Katya" w:date="2019-01-07T09:30:00Z">
              <w:r w:rsidR="00F61521">
                <w:rPr>
                  <w:color w:val="215868" w:themeColor="accent5" w:themeShade="80"/>
                </w:rPr>
                <w:t>657</w:t>
              </w:r>
            </w:ins>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1FD0DF07" w:rsidR="007A7140" w:rsidRPr="00904A68" w:rsidRDefault="007A7140" w:rsidP="00B31016">
            <w:pPr>
              <w:jc w:val="center"/>
              <w:rPr>
                <w:color w:val="215868" w:themeColor="accent5" w:themeShade="80"/>
              </w:rPr>
            </w:pPr>
            <w:del w:id="250" w:author="Katya" w:date="2019-01-07T09:30:00Z">
              <w:r w:rsidRPr="00904A68">
                <w:rPr>
                  <w:color w:val="215868" w:themeColor="accent5" w:themeShade="80"/>
                </w:rPr>
                <w:delText>828</w:delText>
              </w:r>
            </w:del>
            <w:ins w:id="251" w:author="Katya" w:date="2019-01-07T09:30:00Z">
              <w:r w:rsidR="00C53C6C">
                <w:rPr>
                  <w:color w:val="215868" w:themeColor="accent5" w:themeShade="80"/>
                </w:rPr>
                <w:t>1152</w:t>
              </w:r>
            </w:ins>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commentRangeStart w:id="252"/>
            <w:commentRangeStart w:id="253"/>
            <w:r w:rsidRPr="00904A68">
              <w:rPr>
                <w:color w:val="215868" w:themeColor="accent5" w:themeShade="80"/>
              </w:rPr>
              <w:t>0.</w:t>
            </w:r>
            <w:r w:rsidR="00BB090D">
              <w:rPr>
                <w:color w:val="215868" w:themeColor="accent5" w:themeShade="80"/>
              </w:rPr>
              <w:t>20</w:t>
            </w:r>
            <w:commentRangeEnd w:id="252"/>
            <w:r w:rsidR="000D45F0">
              <w:rPr>
                <w:rStyle w:val="CommentReference"/>
              </w:rPr>
              <w:commentReference w:id="252"/>
            </w:r>
            <w:commentRangeEnd w:id="253"/>
            <w:r w:rsidR="009B6214">
              <w:rPr>
                <w:rStyle w:val="CommentReference"/>
              </w:rPr>
              <w:commentReference w:id="253"/>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7727EC16" w:rsidR="007A7140" w:rsidRPr="00904A68" w:rsidRDefault="007A7140" w:rsidP="00B31016">
            <w:pPr>
              <w:jc w:val="center"/>
              <w:rPr>
                <w:color w:val="215868" w:themeColor="accent5" w:themeShade="80"/>
              </w:rPr>
            </w:pPr>
            <w:del w:id="254" w:author="Katya" w:date="2019-01-07T09:30:00Z">
              <w:r w:rsidRPr="00904A68">
                <w:rPr>
                  <w:color w:val="215868" w:themeColor="accent5" w:themeShade="80"/>
                </w:rPr>
                <w:delText>1154</w:delText>
              </w:r>
            </w:del>
            <w:ins w:id="255" w:author="Katya" w:date="2019-01-07T09:30:00Z">
              <w:r w:rsidRPr="00904A68">
                <w:rPr>
                  <w:color w:val="215868" w:themeColor="accent5" w:themeShade="80"/>
                </w:rPr>
                <w:t>1</w:t>
              </w:r>
              <w:r w:rsidR="00F61521">
                <w:rPr>
                  <w:color w:val="215868" w:themeColor="accent5" w:themeShade="80"/>
                </w:rPr>
                <w:t>287</w:t>
              </w:r>
            </w:ins>
          </w:p>
        </w:tc>
        <w:tc>
          <w:tcPr>
            <w:tcW w:w="778" w:type="dxa"/>
            <w:tcBorders>
              <w:bottom w:val="single" w:sz="18" w:space="0" w:color="auto"/>
              <w:right w:val="single" w:sz="18" w:space="0" w:color="000000"/>
            </w:tcBorders>
            <w:shd w:val="clear" w:color="auto" w:fill="95B3D7" w:themeFill="accent1" w:themeFillTint="99"/>
            <w:vAlign w:val="center"/>
          </w:tcPr>
          <w:p w14:paraId="01DCEC23" w14:textId="5D2BF774" w:rsidR="007A7140" w:rsidRPr="00904A68" w:rsidRDefault="007A7140" w:rsidP="00B31016">
            <w:pPr>
              <w:jc w:val="center"/>
              <w:rPr>
                <w:color w:val="215868" w:themeColor="accent5" w:themeShade="80"/>
              </w:rPr>
            </w:pPr>
            <w:del w:id="256" w:author="Katya" w:date="2019-01-07T09:30:00Z">
              <w:r w:rsidRPr="00904A68">
                <w:rPr>
                  <w:color w:val="215868" w:themeColor="accent5" w:themeShade="80"/>
                </w:rPr>
                <w:delText>587</w:delText>
              </w:r>
            </w:del>
            <w:ins w:id="257" w:author="Katya" w:date="2019-01-07T09:30:00Z">
              <w:r w:rsidR="00F61521">
                <w:rPr>
                  <w:color w:val="215868" w:themeColor="accent5" w:themeShade="80"/>
                </w:rPr>
                <w:t>713</w:t>
              </w:r>
            </w:ins>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788F48FA" w:rsidR="007A7140" w:rsidRPr="00904A68" w:rsidRDefault="007A7140" w:rsidP="00B31016">
            <w:pPr>
              <w:jc w:val="center"/>
              <w:rPr>
                <w:color w:val="215868" w:themeColor="accent5" w:themeShade="80"/>
              </w:rPr>
            </w:pPr>
            <w:del w:id="258" w:author="Katya" w:date="2019-01-07T09:30:00Z">
              <w:r w:rsidRPr="00904A68">
                <w:rPr>
                  <w:color w:val="215868" w:themeColor="accent5" w:themeShade="80"/>
                </w:rPr>
                <w:delText>378</w:delText>
              </w:r>
            </w:del>
            <w:ins w:id="259" w:author="Katya" w:date="2019-01-07T09:30:00Z">
              <w:r w:rsidR="00C53C6C">
                <w:rPr>
                  <w:color w:val="215868" w:themeColor="accent5" w:themeShade="80"/>
                </w:rPr>
                <w:t>426</w:t>
              </w:r>
            </w:ins>
          </w:p>
        </w:tc>
        <w:tc>
          <w:tcPr>
            <w:tcW w:w="778" w:type="dxa"/>
            <w:tcBorders>
              <w:top w:val="single" w:sz="18" w:space="0" w:color="auto"/>
              <w:right w:val="single" w:sz="18" w:space="0" w:color="000000"/>
            </w:tcBorders>
            <w:shd w:val="clear" w:color="auto" w:fill="C6D9F1" w:themeFill="text2" w:themeFillTint="33"/>
            <w:vAlign w:val="center"/>
          </w:tcPr>
          <w:p w14:paraId="1AFF2D07" w14:textId="23FAEB7A" w:rsidR="007A7140" w:rsidRPr="00904A68" w:rsidRDefault="007A7140" w:rsidP="00B31016">
            <w:pPr>
              <w:jc w:val="center"/>
              <w:rPr>
                <w:color w:val="215868" w:themeColor="accent5" w:themeShade="80"/>
              </w:rPr>
            </w:pPr>
            <w:del w:id="260" w:author="Katya" w:date="2019-01-07T09:30:00Z">
              <w:r w:rsidRPr="00904A68">
                <w:rPr>
                  <w:color w:val="215868" w:themeColor="accent5" w:themeShade="80"/>
                </w:rPr>
                <w:delText>385</w:delText>
              </w:r>
            </w:del>
            <w:ins w:id="261" w:author="Katya" w:date="2019-01-07T09:30:00Z">
              <w:r w:rsidRPr="00904A68">
                <w:rPr>
                  <w:color w:val="215868" w:themeColor="accent5" w:themeShade="80"/>
                </w:rPr>
                <w:t>3</w:t>
              </w:r>
              <w:r w:rsidR="00C53C6C">
                <w:rPr>
                  <w:color w:val="215868" w:themeColor="accent5" w:themeShade="80"/>
                </w:rPr>
                <w:t>68</w:t>
              </w:r>
            </w:ins>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262"/>
            <w:commentRangeStart w:id="263"/>
            <w:commentRangeStart w:id="264"/>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37671E43" w:rsidR="007A7140" w:rsidRPr="00904A68" w:rsidRDefault="007A7140" w:rsidP="00B31016">
            <w:pPr>
              <w:jc w:val="center"/>
              <w:rPr>
                <w:color w:val="215868" w:themeColor="accent5" w:themeShade="80"/>
              </w:rPr>
            </w:pPr>
            <w:del w:id="265" w:author="Katya" w:date="2019-01-07T09:30:00Z">
              <w:r w:rsidRPr="00904A68">
                <w:rPr>
                  <w:color w:val="215868" w:themeColor="accent5" w:themeShade="80"/>
                </w:rPr>
                <w:delText>749</w:delText>
              </w:r>
            </w:del>
            <w:ins w:id="266" w:author="Katya" w:date="2019-01-07T09:30:00Z">
              <w:r w:rsidR="00F116CF">
                <w:rPr>
                  <w:color w:val="215868" w:themeColor="accent5" w:themeShade="80"/>
                </w:rPr>
                <w:t>840</w:t>
              </w:r>
            </w:ins>
          </w:p>
        </w:tc>
        <w:tc>
          <w:tcPr>
            <w:tcW w:w="778" w:type="dxa"/>
            <w:tcBorders>
              <w:bottom w:val="single" w:sz="18" w:space="0" w:color="000000"/>
              <w:right w:val="single" w:sz="18" w:space="0" w:color="000000"/>
            </w:tcBorders>
            <w:shd w:val="clear" w:color="auto" w:fill="95B3D7" w:themeFill="accent1" w:themeFillTint="99"/>
            <w:vAlign w:val="center"/>
          </w:tcPr>
          <w:p w14:paraId="6FF216A6" w14:textId="24AA8C7C" w:rsidR="007A7140" w:rsidRPr="00904A68" w:rsidRDefault="007A7140" w:rsidP="00B31016">
            <w:pPr>
              <w:jc w:val="center"/>
              <w:rPr>
                <w:color w:val="215868" w:themeColor="accent5" w:themeShade="80"/>
              </w:rPr>
            </w:pPr>
            <w:del w:id="267" w:author="Katya" w:date="2019-01-07T09:30:00Z">
              <w:r w:rsidRPr="00904A68">
                <w:rPr>
                  <w:color w:val="215868" w:themeColor="accent5" w:themeShade="80"/>
                </w:rPr>
                <w:delText>413</w:delText>
              </w:r>
            </w:del>
            <w:ins w:id="268" w:author="Katya" w:date="2019-01-07T09:30:00Z">
              <w:r w:rsidR="00F116CF">
                <w:rPr>
                  <w:color w:val="215868" w:themeColor="accent5" w:themeShade="80"/>
                </w:rPr>
                <w:t>508</w:t>
              </w:r>
            </w:ins>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262"/>
            <w:r w:rsidR="00B9453B">
              <w:rPr>
                <w:color w:val="215868" w:themeColor="accent5" w:themeShade="80"/>
              </w:rPr>
              <w:t>6</w:t>
            </w:r>
            <w:r w:rsidR="00E83F00" w:rsidRPr="00904A68">
              <w:rPr>
                <w:rStyle w:val="CommentReference"/>
                <w:color w:val="215868" w:themeColor="accent5" w:themeShade="80"/>
              </w:rPr>
              <w:commentReference w:id="262"/>
            </w:r>
            <w:r w:rsidR="00B43783">
              <w:rPr>
                <w:rStyle w:val="CommentReference"/>
              </w:rPr>
              <w:commentReference w:id="263"/>
            </w:r>
            <w:r w:rsidR="00E9272D">
              <w:rPr>
                <w:rStyle w:val="CommentReference"/>
              </w:rPr>
              <w:commentReference w:id="264"/>
            </w:r>
          </w:p>
        </w:tc>
      </w:tr>
    </w:tbl>
    <w:commentRangeEnd w:id="263"/>
    <w:commentRangeEnd w:id="264"/>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7BE56B3" w14:textId="6EEC001D" w:rsidR="00D1368B" w:rsidRDefault="00D1368B" w:rsidP="00250CC1">
      <w:pPr>
        <w:rPr>
          <w:b/>
          <w:color w:val="215868" w:themeColor="accent5" w:themeShade="80"/>
          <w:rPrChange w:id="269" w:author="Katya" w:date="2019-01-07T09:30:00Z">
            <w:rPr>
              <w:color w:val="215868" w:themeColor="accent5" w:themeShade="80"/>
            </w:rPr>
          </w:rPrChange>
        </w:rPr>
        <w:pPrChange w:id="270" w:author="Gabrielle" w:date="2019-01-07T09:30:00Z">
          <w:pPr>
            <w:spacing w:line="480" w:lineRule="auto"/>
          </w:pPr>
        </w:pPrChange>
      </w:pPr>
    </w:p>
    <w:p w14:paraId="12BACE82" w14:textId="28F485D0"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del w:id="271" w:author="Katya" w:date="2019-01-07T09:30:00Z">
        <w:r w:rsidR="006558CD">
          <w:rPr>
            <w:color w:val="215868" w:themeColor="accent5" w:themeShade="80"/>
          </w:rPr>
          <w:delText>Precipitation</w:delText>
        </w:r>
      </w:del>
      <w:ins w:id="272" w:author="Katya" w:date="2019-01-07T09:30:00Z">
        <w:r w:rsidR="00C45949">
          <w:rPr>
            <w:color w:val="215868" w:themeColor="accent5" w:themeShade="80"/>
          </w:rPr>
          <w:t>Gap-filled p</w:t>
        </w:r>
        <w:r w:rsidR="006558CD">
          <w:rPr>
            <w:color w:val="215868" w:themeColor="accent5" w:themeShade="80"/>
          </w:rPr>
          <w:t>recipitation</w:t>
        </w:r>
      </w:ins>
      <w:r w:rsidR="00C4438A" w:rsidRPr="00904A68">
        <w:rPr>
          <w:color w:val="215868" w:themeColor="accent5" w:themeShade="80"/>
        </w:rPr>
        <w:t xml:space="preserve"> totals measured by rain gauge</w:t>
      </w:r>
      <w:r w:rsidR="00C45949">
        <w:rPr>
          <w:color w:val="215868" w:themeColor="accent5" w:themeShade="80"/>
        </w:rPr>
        <w:t xml:space="preserve">; </w:t>
      </w:r>
      <w:r w:rsidR="00C4438A" w:rsidRPr="00904A68">
        <w:rPr>
          <w:color w:val="215868" w:themeColor="accent5" w:themeShade="80"/>
        </w:rPr>
        <w:t xml:space="preserve">cumulative shallow soil water gains calculated from shallow soil moisture </w:t>
      </w:r>
      <w:proofErr w:type="spellStart"/>
      <w:r w:rsidR="00C4438A" w:rsidRPr="00904A68">
        <w:rPr>
          <w:color w:val="215868" w:themeColor="accent5" w:themeShade="80"/>
        </w:rPr>
        <w:t>timeseries</w:t>
      </w:r>
      <w:proofErr w:type="spellEnd"/>
      <w:r w:rsidR="006558CD">
        <w:rPr>
          <w:color w:val="215868" w:themeColor="accent5" w:themeShade="80"/>
        </w:rPr>
        <w:t xml:space="preserve">; </w:t>
      </w:r>
      <w:r w:rsidR="00C4438A" w:rsidRPr="00904A68">
        <w:rPr>
          <w:color w:val="215868" w:themeColor="accent5" w:themeShade="80"/>
        </w:rPr>
        <w:t xml:space="preserve">end of the water year deep soil moisture and number of saturation days calculated from 100 cm soil moisture probe record. Pearson’s correlation coefficient </w:t>
      </w:r>
      <w:del w:id="273" w:author="Katya" w:date="2019-01-07T09:30:00Z">
        <w:r w:rsidR="00C4438A" w:rsidRPr="00904A68">
          <w:rPr>
            <w:color w:val="215868" w:themeColor="accent5" w:themeShade="80"/>
          </w:rPr>
          <w:delText xml:space="preserve">was </w:delText>
        </w:r>
      </w:del>
      <w:r w:rsidR="00C4438A" w:rsidRPr="00904A68">
        <w:rPr>
          <w:color w:val="215868" w:themeColor="accent5" w:themeShade="80"/>
        </w:rPr>
        <w:t>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4FCD7A8A" w:rsidR="007A7140" w:rsidRPr="00904A68" w:rsidRDefault="00D906BE" w:rsidP="00C4438A">
      <w:pPr>
        <w:spacing w:line="480" w:lineRule="auto"/>
        <w:ind w:firstLine="720"/>
        <w:rPr>
          <w:color w:val="215868" w:themeColor="accent5" w:themeShade="80"/>
        </w:rPr>
      </w:pPr>
      <w:del w:id="274" w:author="Katya" w:date="2019-01-07T09:30:00Z">
        <w:r w:rsidRPr="00904A68">
          <w:rPr>
            <w:color w:val="215868" w:themeColor="accent5" w:themeShade="80"/>
          </w:rPr>
          <w:delText>In</w:delText>
        </w:r>
      </w:del>
      <w:ins w:id="275" w:author="Katya" w:date="2019-01-07T09:30:00Z">
        <w:r w:rsidR="00C45949">
          <w:rPr>
            <w:color w:val="215868" w:themeColor="accent5" w:themeShade="80"/>
          </w:rPr>
          <w:t>For</w:t>
        </w:r>
      </w:ins>
      <w:r w:rsidRPr="00904A68">
        <w:rPr>
          <w:color w:val="215868" w:themeColor="accent5" w:themeShade="80"/>
        </w:rPr>
        <w:t xml:space="preserve"> both ICB and SCB, majority of the precipitation is in the form of snow. </w:t>
      </w:r>
      <w:r w:rsidR="00A90470">
        <w:rPr>
          <w:color w:val="215868" w:themeColor="accent5" w:themeShade="80"/>
        </w:rPr>
        <w:t>D</w:t>
      </w:r>
      <w:r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Pr="00904A68">
        <w:rPr>
          <w:color w:val="215868" w:themeColor="accent5" w:themeShade="80"/>
        </w:rPr>
        <w:t xml:space="preserve">observed </w:t>
      </w:r>
      <w:ins w:id="276" w:author="Gabrielle" w:date="2019-01-07T09:30:00Z">
        <w:r w:rsidRPr="00904A68">
          <w:rPr>
            <w:color w:val="215868" w:themeColor="accent5" w:themeShade="80"/>
          </w:rPr>
          <w:t>(</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ins>
      <w:ins w:id="277" w:author="Gabrielle Boisrame" w:date="2019-01-07T10:13:00Z">
        <w:r w:rsidR="00230BA5">
          <w:rPr>
            <w:color w:val="1F497D" w:themeColor="text2"/>
            <w:rPrChange w:id="278" w:author="Gabrielle" w:date="2019-01-07T09:30:00Z">
              <w:rPr>
                <w:rFonts w:ascii="Times New Roman" w:hAnsi="Times New Roman" w:cs="Times New Roman"/>
                <w:b/>
                <w:color w:val="215868" w:themeColor="accent5" w:themeShade="80"/>
              </w:rPr>
            </w:rPrChange>
          </w:rPr>
          <w:t xml:space="preserve">Figure </w:t>
        </w:r>
        <w:r w:rsidR="00230BA5">
          <w:rPr>
            <w:noProof/>
          </w:rPr>
          <w:t>4</w:t>
        </w:r>
      </w:ins>
      <w:ins w:id="279" w:author="Gabrielle" w:date="2019-01-07T09:30:00Z">
        <w:del w:id="280" w:author="Gabrielle Boisrame" w:date="2019-01-07T10:13:00Z">
          <w:r w:rsidR="00B63476" w:rsidDel="00230BA5">
            <w:delText xml:space="preserve">Figure </w:delText>
          </w:r>
          <w:r w:rsidR="00B63476" w:rsidDel="00230BA5">
            <w:rPr>
              <w:noProof/>
            </w:rPr>
            <w:delText>4</w:delText>
          </w:r>
        </w:del>
        <w:r w:rsidR="00B63476">
          <w:rPr>
            <w:color w:val="215868" w:themeColor="accent5" w:themeShade="80"/>
          </w:rPr>
          <w:fldChar w:fldCharType="end"/>
        </w:r>
        <w:r w:rsidRPr="00904A68">
          <w:rPr>
            <w:color w:val="215868" w:themeColor="accent5" w:themeShade="80"/>
          </w:rPr>
          <w:t>)</w:t>
        </w:r>
        <w:del w:id="281" w:author="Gabrielle Boisrame" w:date="2019-01-07T10:14:00Z">
          <w:r w:rsidRPr="00904A68" w:rsidDel="00230BA5">
            <w:rPr>
              <w:color w:val="215868" w:themeColor="accent5" w:themeShade="80"/>
            </w:rPr>
            <w:delText>.</w:delText>
          </w:r>
        </w:del>
      </w:ins>
      <w:ins w:id="282" w:author="Katya" w:date="2019-01-07T09:30:00Z">
        <w:del w:id="283" w:author="Gabrielle Boisrame" w:date="2019-01-07T10:14:00Z">
          <w:r w:rsidRPr="00904A68" w:rsidDel="00230BA5">
            <w:rPr>
              <w:color w:val="215868" w:themeColor="accent5" w:themeShade="80"/>
            </w:rPr>
            <w:delText xml:space="preserve">(Figure </w:delText>
          </w:r>
          <w:r w:rsidR="00FF033D" w:rsidDel="00230BA5">
            <w:rPr>
              <w:color w:val="215868" w:themeColor="accent5" w:themeShade="80"/>
            </w:rPr>
            <w:delText>8</w:delText>
          </w:r>
          <w:r w:rsidRPr="00904A68" w:rsidDel="00230BA5">
            <w:rPr>
              <w:color w:val="215868" w:themeColor="accent5" w:themeShade="80"/>
            </w:rPr>
            <w:delText>)</w:delText>
          </w:r>
        </w:del>
        <w:r w:rsidRPr="00904A68">
          <w:rPr>
            <w:color w:val="215868" w:themeColor="accent5" w:themeShade="80"/>
          </w:rPr>
          <w:t>.</w:t>
        </w:r>
      </w:ins>
      <w:r w:rsidRPr="00904A68">
        <w:rPr>
          <w:color w:val="215868" w:themeColor="accent5" w:themeShade="80"/>
        </w:rPr>
        <w:t xml:space="preserve"> </w:t>
      </w:r>
      <w:r w:rsidR="00A90470">
        <w:rPr>
          <w:color w:val="215868" w:themeColor="accent5" w:themeShade="80"/>
        </w:rPr>
        <w:t xml:space="preserve">Sugarloaf has missing snow depth record due to cameras being covered with snow for much of the 2017 WY. However, it is clear that SCB had more snow that winter than ICB. Snow depth was comparable between the two sites during the 2018 WY.  In ICB </w:t>
      </w:r>
      <w:r w:rsidR="00A90470">
        <w:rPr>
          <w:color w:val="215868" w:themeColor="accent5" w:themeShade="80"/>
        </w:rPr>
        <w:lastRenderedPageBreak/>
        <w:t xml:space="preserve">manual snow depth measurements were taken in a grid around each weather station </w:t>
      </w:r>
      <w:ins w:id="284" w:author="Gabrielle" w:date="2019-01-07T09:30:00Z">
        <w:r w:rsidR="00A90470">
          <w:rPr>
            <w:color w:val="215868" w:themeColor="accent5" w:themeShade="80"/>
          </w:rPr>
          <w:t>either once or twice each winter [give exact dates] (</w:t>
        </w:r>
        <w:r w:rsidR="00B63476">
          <w:rPr>
            <w:color w:val="215868" w:themeColor="accent5" w:themeShade="80"/>
          </w:rPr>
          <w:fldChar w:fldCharType="begin"/>
        </w:r>
        <w:r w:rsidR="00B63476">
          <w:rPr>
            <w:color w:val="215868" w:themeColor="accent5" w:themeShade="80"/>
          </w:rPr>
          <w:instrText xml:space="preserve"> REF _Ref534405756 \h </w:instrText>
        </w:r>
        <w:r w:rsidR="00B63476">
          <w:rPr>
            <w:color w:val="215868" w:themeColor="accent5" w:themeShade="80"/>
          </w:rPr>
        </w:r>
        <w:r w:rsidR="00B63476">
          <w:rPr>
            <w:color w:val="215868" w:themeColor="accent5" w:themeShade="80"/>
          </w:rPr>
          <w:fldChar w:fldCharType="separate"/>
        </w:r>
      </w:ins>
      <w:ins w:id="285" w:author="Gabrielle Boisrame" w:date="2019-01-07T10:13:00Z">
        <w:r w:rsidR="00230BA5" w:rsidRPr="009B6214">
          <w:rPr>
            <w:color w:val="1F497D" w:themeColor="text2"/>
          </w:rPr>
          <w:t>Figu</w:t>
        </w:r>
        <w:r w:rsidR="00230BA5" w:rsidRPr="009B6214">
          <w:rPr>
            <w:color w:val="1F497D" w:themeColor="text2"/>
          </w:rPr>
          <w:t>r</w:t>
        </w:r>
        <w:r w:rsidR="00230BA5" w:rsidRPr="009B6214">
          <w:rPr>
            <w:color w:val="1F497D" w:themeColor="text2"/>
          </w:rPr>
          <w:t xml:space="preserve">e </w:t>
        </w:r>
        <w:r w:rsidR="00230BA5">
          <w:rPr>
            <w:noProof/>
          </w:rPr>
          <w:t>4</w:t>
        </w:r>
      </w:ins>
      <w:ins w:id="286" w:author="Gabrielle" w:date="2019-01-07T09:30:00Z">
        <w:r w:rsidR="00B63476">
          <w:rPr>
            <w:color w:val="215868" w:themeColor="accent5" w:themeShade="80"/>
          </w:rPr>
          <w:fldChar w:fldCharType="end"/>
        </w:r>
        <w:r w:rsidR="00A90470">
          <w:rPr>
            <w:color w:val="215868" w:themeColor="accent5" w:themeShade="80"/>
          </w:rPr>
          <w:t>).</w:t>
        </w:r>
      </w:ins>
      <w:ins w:id="287" w:author="Katya" w:date="2019-01-07T09:30:00Z">
        <w:r w:rsidR="00C45949">
          <w:rPr>
            <w:color w:val="215868" w:themeColor="accent5" w:themeShade="80"/>
          </w:rPr>
          <w:t xml:space="preserve">in March 2016, January and April 2017, and March 2018 </w:t>
        </w:r>
        <w:r w:rsidR="00A90470">
          <w:rPr>
            <w:color w:val="215868" w:themeColor="accent5" w:themeShade="80"/>
          </w:rPr>
          <w:t>(</w:t>
        </w:r>
      </w:ins>
      <w:ins w:id="288" w:author="Gabrielle Boisrame" w:date="2019-01-07T10:15:00Z">
        <w:r w:rsidR="00230BA5">
          <w:rPr>
            <w:color w:val="215868" w:themeColor="accent5" w:themeShade="80"/>
          </w:rPr>
          <w:fldChar w:fldCharType="begin"/>
        </w:r>
        <w:r w:rsidR="00230BA5">
          <w:rPr>
            <w:color w:val="215868" w:themeColor="accent5" w:themeShade="80"/>
          </w:rPr>
          <w:instrText xml:space="preserve"> REF _Ref534405756 \h </w:instrText>
        </w:r>
        <w:r w:rsidR="00230BA5">
          <w:rPr>
            <w:color w:val="215868" w:themeColor="accent5" w:themeShade="80"/>
          </w:rPr>
        </w:r>
        <w:r w:rsidR="00230BA5">
          <w:rPr>
            <w:color w:val="215868" w:themeColor="accent5" w:themeShade="80"/>
          </w:rPr>
          <w:fldChar w:fldCharType="separate"/>
        </w:r>
        <w:r w:rsidR="00230BA5" w:rsidRPr="00C80E31">
          <w:rPr>
            <w:color w:val="1F497D" w:themeColor="text2"/>
          </w:rPr>
          <w:t xml:space="preserve">Figure </w:t>
        </w:r>
        <w:r w:rsidR="00230BA5">
          <w:rPr>
            <w:noProof/>
          </w:rPr>
          <w:t>4</w:t>
        </w:r>
        <w:r w:rsidR="00230BA5">
          <w:rPr>
            <w:color w:val="215868" w:themeColor="accent5" w:themeShade="80"/>
          </w:rPr>
          <w:fldChar w:fldCharType="end"/>
        </w:r>
      </w:ins>
      <w:ins w:id="289" w:author="Katya" w:date="2019-01-07T09:30:00Z">
        <w:del w:id="290" w:author="Gabrielle Boisrame" w:date="2019-01-07T10:15:00Z">
          <w:r w:rsidR="00A90470" w:rsidDel="00230BA5">
            <w:rPr>
              <w:color w:val="215868" w:themeColor="accent5" w:themeShade="80"/>
            </w:rPr>
            <w:delText>Figure 8</w:delText>
          </w:r>
        </w:del>
        <w:r w:rsidR="00A90470">
          <w:rPr>
            <w:color w:val="215868" w:themeColor="accent5" w:themeShade="80"/>
          </w:rPr>
          <w:t>).</w:t>
        </w:r>
      </w:ins>
      <w:r w:rsidR="00A90470">
        <w:rPr>
          <w:color w:val="215868" w:themeColor="accent5" w:themeShade="80"/>
        </w:rPr>
        <w:t xml:space="preserve"> </w:t>
      </w:r>
      <w:r w:rsidRPr="00904A68">
        <w:rPr>
          <w:color w:val="215868" w:themeColor="accent5" w:themeShade="80"/>
        </w:rPr>
        <w:t xml:space="preserve">For both locations and all water years, the </w:t>
      </w:r>
      <w:r w:rsidR="00C4438A" w:rsidRPr="00904A68">
        <w:rPr>
          <w:color w:val="215868" w:themeColor="accent5" w:themeShade="80"/>
        </w:rPr>
        <w:t>wetland</w:t>
      </w:r>
      <w:r w:rsidRPr="00904A68">
        <w:rPr>
          <w:color w:val="215868" w:themeColor="accent5" w:themeShade="80"/>
        </w:rPr>
        <w:t xml:space="preserve"> station on average had </w:t>
      </w:r>
      <w:r w:rsidR="00C4438A" w:rsidRPr="00904A68">
        <w:rPr>
          <w:color w:val="215868" w:themeColor="accent5" w:themeShade="80"/>
        </w:rPr>
        <w:t xml:space="preserve">the greatest </w:t>
      </w:r>
      <w:r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Pr="00904A68">
        <w:rPr>
          <w:color w:val="215868" w:themeColor="accent5" w:themeShade="80"/>
        </w:rPr>
        <w:t>station</w:t>
      </w:r>
      <w:r w:rsidR="006558CD">
        <w:rPr>
          <w:color w:val="215868" w:themeColor="accent5" w:themeShade="80"/>
        </w:rPr>
        <w:t>. Forest</w:t>
      </w:r>
      <w:r w:rsidRPr="00904A68">
        <w:rPr>
          <w:color w:val="215868" w:themeColor="accent5" w:themeShade="80"/>
        </w:rPr>
        <w:t xml:space="preserve"> station</w:t>
      </w:r>
      <w:r w:rsidR="006558CD">
        <w:rPr>
          <w:color w:val="215868" w:themeColor="accent5" w:themeShade="80"/>
        </w:rPr>
        <w:t xml:space="preserve"> </w:t>
      </w:r>
      <w:r w:rsidRPr="00904A68">
        <w:rPr>
          <w:color w:val="215868" w:themeColor="accent5" w:themeShade="80"/>
        </w:rPr>
        <w:t>had</w:t>
      </w:r>
      <w:r w:rsidR="006558CD">
        <w:rPr>
          <w:color w:val="215868" w:themeColor="accent5" w:themeShade="80"/>
        </w:rPr>
        <w:t xml:space="preserve"> the</w:t>
      </w:r>
      <w:r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0A5F26" w:rsidRDefault="00E56E83" w:rsidP="000A5F26">
      <w:pPr>
        <w:keepNext/>
        <w:spacing w:line="480" w:lineRule="auto"/>
        <w:ind w:firstLine="720"/>
      </w:pPr>
      <w:r w:rsidRPr="00904A68">
        <w:rPr>
          <w:rStyle w:val="CommentReference"/>
          <w:color w:val="215868" w:themeColor="accent5" w:themeShade="80"/>
        </w:rPr>
        <w:commentReference w:id="291"/>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63595"/>
                    </a:xfrm>
                    <a:prstGeom prst="rect">
                      <a:avLst/>
                    </a:prstGeom>
                  </pic:spPr>
                </pic:pic>
              </a:graphicData>
            </a:graphic>
          </wp:inline>
        </w:drawing>
      </w:r>
    </w:p>
    <w:p w14:paraId="5B07C9F0" w14:textId="296D9CEE" w:rsidR="009E740F" w:rsidRPr="00904A68" w:rsidRDefault="009E740F" w:rsidP="000A5F26">
      <w:pPr>
        <w:pStyle w:val="Caption"/>
        <w:rPr>
          <w:rFonts w:ascii="Times New Roman" w:hAnsi="Times New Roman" w:cs="Times New Roman"/>
          <w:color w:val="215868" w:themeColor="accent5" w:themeShade="80"/>
        </w:rPr>
      </w:pPr>
      <w:bookmarkStart w:id="292" w:name="_Ref534405756"/>
      <w:r w:rsidRPr="000A5F26">
        <w:t xml:space="preserve">Figure </w:t>
      </w:r>
      <w:ins w:id="293"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294" w:author="Gabrielle Boisrame" w:date="2019-01-07T10:13:00Z">
        <w:r w:rsidR="00230BA5">
          <w:rPr>
            <w:noProof/>
          </w:rPr>
          <w:t>4</w:t>
        </w:r>
      </w:ins>
      <w:ins w:id="295" w:author="Gabrielle" w:date="2019-01-07T09:30:00Z">
        <w:r w:rsidR="00E84328">
          <w:rPr>
            <w:noProof/>
          </w:rPr>
          <w:fldChar w:fldCharType="end"/>
        </w:r>
        <w:bookmarkEnd w:id="292"/>
        <w:r w:rsidR="00B63476">
          <w:t>:</w:t>
        </w:r>
      </w:ins>
      <w:del w:id="296" w:author="Gabrielle" w:date="2019-01-07T09:30:00Z">
        <w:r w:rsidR="00FF033D">
          <w:rPr>
            <w:rFonts w:ascii="Times New Roman" w:hAnsi="Times New Roman" w:cs="Times New Roman"/>
            <w:b/>
            <w:color w:val="215868" w:themeColor="accent5" w:themeShade="80"/>
          </w:rPr>
          <w:delText>8</w:delText>
        </w:r>
        <w:r w:rsidRPr="006558CD">
          <w:rPr>
            <w:rFonts w:ascii="Times New Roman" w:hAnsi="Times New Roman" w:cs="Times New Roman"/>
            <w:b/>
            <w:color w:val="215868" w:themeColor="accent5" w:themeShade="80"/>
          </w:rPr>
          <w:delText>:</w:delText>
        </w:r>
      </w:del>
      <w:r w:rsidR="00526BDE" w:rsidRPr="000A5F26">
        <w:t xml:space="preserve"> </w:t>
      </w:r>
      <w:r w:rsidR="00526BDE">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now depth (in mm) for Sugarloaf Creek Basin (top) and </w:t>
      </w:r>
      <w:proofErr w:type="spellStart"/>
      <w:r w:rsidRPr="00904A68">
        <w:rPr>
          <w:rFonts w:ascii="Times New Roman" w:hAnsi="Times New Roman" w:cs="Times New Roman"/>
          <w:color w:val="215868" w:themeColor="accent5" w:themeShade="80"/>
        </w:rPr>
        <w:t>Illilouette</w:t>
      </w:r>
      <w:proofErr w:type="spellEnd"/>
      <w:r w:rsidRPr="00904A68">
        <w:rPr>
          <w:rFonts w:ascii="Times New Roman" w:hAnsi="Times New Roman" w:cs="Times New Roman"/>
          <w:color w:val="215868" w:themeColor="accent5" w:themeShade="80"/>
        </w:rPr>
        <w:t xml:space="preserv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w:t>
      </w:r>
      <w:del w:id="297" w:author="Katya" w:date="2019-01-07T09:30:00Z">
        <w:r w:rsidR="006558CD">
          <w:rPr>
            <w:rFonts w:ascii="Times New Roman" w:hAnsi="Times New Roman" w:cs="Times New Roman"/>
            <w:color w:val="215868" w:themeColor="accent5" w:themeShade="80"/>
          </w:rPr>
          <w:delText>in</w:delText>
        </w:r>
      </w:del>
      <w:ins w:id="298" w:author="Katya" w:date="2019-01-07T09:30:00Z">
        <w:r w:rsidR="00C45949">
          <w:rPr>
            <w:rFonts w:ascii="Times New Roman" w:hAnsi="Times New Roman" w:cs="Times New Roman"/>
            <w:color w:val="215868" w:themeColor="accent5" w:themeShade="80"/>
          </w:rPr>
          <w:t>at</w:t>
        </w:r>
      </w:ins>
      <w:r w:rsidR="006558CD">
        <w:rPr>
          <w:rFonts w:ascii="Times New Roman" w:hAnsi="Times New Roman" w:cs="Times New Roman"/>
          <w:color w:val="215868" w:themeColor="accent5" w:themeShade="80"/>
        </w:rPr>
        <w:t xml:space="preserve"> wetland, shrub, and forest weather station sites.</w:t>
      </w:r>
      <w:r w:rsidR="007D3030">
        <w:rPr>
          <w:rFonts w:ascii="Times New Roman" w:hAnsi="Times New Roman" w:cs="Times New Roman"/>
          <w:color w:val="215868" w:themeColor="accent5" w:themeShade="80"/>
        </w:rPr>
        <w:t xml:space="preserve"> </w:t>
      </w:r>
      <w:r w:rsidR="00520373">
        <w:rPr>
          <w:rFonts w:ascii="Times New Roman" w:hAnsi="Times New Roman" w:cs="Times New Roman"/>
          <w:color w:val="215868" w:themeColor="accent5" w:themeShade="80"/>
        </w:rPr>
        <w:t>Additionally</w:t>
      </w:r>
      <w:ins w:id="299" w:author="Katya" w:date="2019-01-07T09:30:00Z">
        <w:r w:rsidR="00520373">
          <w:rPr>
            <w:rFonts w:ascii="Times New Roman" w:hAnsi="Times New Roman" w:cs="Times New Roman"/>
            <w:color w:val="215868" w:themeColor="accent5" w:themeShade="80"/>
          </w:rPr>
          <w:t>,</w:t>
        </w:r>
      </w:ins>
      <w:r w:rsidR="007D3030">
        <w:rPr>
          <w:rFonts w:ascii="Times New Roman" w:hAnsi="Times New Roman" w:cs="Times New Roman"/>
          <w:color w:val="215868" w:themeColor="accent5" w:themeShade="80"/>
        </w:rPr>
        <w:t xml:space="preserve"> error bars (squares indicating mean, and bars indicating standard deviation) are shown for </w:t>
      </w:r>
      <w:del w:id="300" w:author="Katya" w:date="2019-01-07T09:30:00Z">
        <w:r w:rsidR="007D3030">
          <w:rPr>
            <w:rFonts w:ascii="Times New Roman" w:hAnsi="Times New Roman" w:cs="Times New Roman"/>
            <w:color w:val="215868" w:themeColor="accent5" w:themeShade="80"/>
          </w:rPr>
          <w:delText>field</w:delText>
        </w:r>
      </w:del>
      <w:ins w:id="301" w:author="Katya" w:date="2019-01-07T09:30:00Z">
        <w:r w:rsidR="00526BDE">
          <w:rPr>
            <w:rFonts w:ascii="Times New Roman" w:hAnsi="Times New Roman" w:cs="Times New Roman"/>
            <w:color w:val="215868" w:themeColor="accent5" w:themeShade="80"/>
          </w:rPr>
          <w:t>manually</w:t>
        </w:r>
      </w:ins>
      <w:r w:rsidR="007D3030">
        <w:rPr>
          <w:rFonts w:ascii="Times New Roman" w:hAnsi="Times New Roman" w:cs="Times New Roman"/>
          <w:color w:val="215868" w:themeColor="accent5" w:themeShade="80"/>
        </w:rPr>
        <w:t xml:space="preserve"> measured snow </w:t>
      </w:r>
      <w:del w:id="302" w:author="Katya" w:date="2019-01-07T09:30:00Z">
        <w:r w:rsidR="007D3030">
          <w:rPr>
            <w:rFonts w:ascii="Times New Roman" w:hAnsi="Times New Roman" w:cs="Times New Roman"/>
            <w:color w:val="215868" w:themeColor="accent5" w:themeShade="80"/>
          </w:rPr>
          <w:delText>depth</w:delText>
        </w:r>
      </w:del>
      <w:ins w:id="303" w:author="Katya" w:date="2019-01-07T09:30:00Z">
        <w:r w:rsidR="007D3030">
          <w:rPr>
            <w:rFonts w:ascii="Times New Roman" w:hAnsi="Times New Roman" w:cs="Times New Roman"/>
            <w:color w:val="215868" w:themeColor="accent5" w:themeShade="80"/>
          </w:rPr>
          <w:t>depth</w:t>
        </w:r>
        <w:r w:rsidR="00526BDE">
          <w:rPr>
            <w:rFonts w:ascii="Times New Roman" w:hAnsi="Times New Roman" w:cs="Times New Roman"/>
            <w:color w:val="215868" w:themeColor="accent5" w:themeShade="80"/>
          </w:rPr>
          <w:t>s</w:t>
        </w:r>
      </w:ins>
      <w:r w:rsidR="007D3030">
        <w:rPr>
          <w:rFonts w:ascii="Times New Roman" w:hAnsi="Times New Roman" w:cs="Times New Roman"/>
          <w:color w:val="215868" w:themeColor="accent5" w:themeShade="80"/>
        </w:rPr>
        <w:t xml:space="preserve">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2AA7EEE3" w:rsidR="00424424" w:rsidRDefault="00424424">
      <w:pPr>
        <w:rPr>
          <w:rFonts w:ascii="Times New Roman" w:hAnsi="Times New Roman" w:cs="Times New Roman"/>
        </w:rPr>
      </w:pPr>
      <w:r>
        <w:rPr>
          <w:rFonts w:ascii="Times New Roman" w:hAnsi="Times New Roman" w:cs="Times New Roman"/>
          <w:b/>
        </w:rPr>
        <w:lastRenderedPageBreak/>
        <w:t xml:space="preserve">Figure </w:t>
      </w:r>
      <w:ins w:id="304" w:author="Gabrielle" w:date="2019-01-07T09:30:00Z">
        <w:r w:rsidR="00967595">
          <w:rPr>
            <w:rFonts w:ascii="Times New Roman" w:hAnsi="Times New Roman" w:cs="Times New Roman"/>
            <w:b/>
          </w:rPr>
          <w:t>0</w:t>
        </w:r>
      </w:ins>
      <w:del w:id="305" w:author="Gabrielle" w:date="2019-01-07T09:30:00Z">
        <w:r>
          <w:rPr>
            <w:rFonts w:ascii="Times New Roman" w:hAnsi="Times New Roman" w:cs="Times New Roman"/>
            <w:b/>
          </w:rPr>
          <w:delText>1</w:delText>
        </w:r>
      </w:del>
      <w:r>
        <w:rPr>
          <w:rFonts w:ascii="Times New Roman" w:hAnsi="Times New Roman" w:cs="Times New Roman"/>
        </w:rPr>
        <w:t>: Location/map figure</w:t>
      </w:r>
      <w:r>
        <w:rPr>
          <w:rFonts w:ascii="Times New Roman" w:hAnsi="Times New Roman" w:cs="Times New Roman"/>
        </w:rPr>
        <w:br w:type="page"/>
      </w:r>
    </w:p>
    <w:p w14:paraId="15DAEFEB" w14:textId="77777777" w:rsidR="000E323A" w:rsidRDefault="00424424" w:rsidP="000A5F26">
      <w:pPr>
        <w:keepNext/>
        <w:spacing w:line="480" w:lineRule="auto"/>
        <w:rPr>
          <w:ins w:id="306" w:author="Gabrielle Boisrame" w:date="2019-01-07T10:10:00Z"/>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8">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6E2E8E2C" w14:textId="15486E82" w:rsidR="00832545" w:rsidDel="000E323A" w:rsidRDefault="000E323A" w:rsidP="000A5F26">
      <w:pPr>
        <w:pStyle w:val="Caption"/>
        <w:rPr>
          <w:del w:id="307" w:author="Gabrielle Boisrame" w:date="2019-01-07T10:10:00Z"/>
          <w:rFonts w:ascii="Times New Roman" w:hAnsi="Times New Roman" w:cs="Times New Roman"/>
        </w:rPr>
      </w:pPr>
      <w:bookmarkStart w:id="308" w:name="_Ref534619215"/>
      <w:ins w:id="309" w:author="Gabrielle Boisrame" w:date="2019-01-07T10:10:00Z">
        <w:r>
          <w:t xml:space="preserve">Figure </w:t>
        </w:r>
        <w:r>
          <w:fldChar w:fldCharType="begin"/>
        </w:r>
        <w:r>
          <w:instrText xml:space="preserve"> SEQ Figure \* ARABIC </w:instrText>
        </w:r>
      </w:ins>
      <w:r>
        <w:fldChar w:fldCharType="separate"/>
      </w:r>
      <w:ins w:id="310" w:author="Gabrielle Boisrame" w:date="2019-01-07T10:13:00Z">
        <w:r w:rsidR="00230BA5">
          <w:rPr>
            <w:noProof/>
          </w:rPr>
          <w:t>5</w:t>
        </w:r>
      </w:ins>
      <w:ins w:id="311" w:author="Gabrielle Boisrame" w:date="2019-01-07T10:10:00Z">
        <w:r>
          <w:fldChar w:fldCharType="end"/>
        </w:r>
        <w:bookmarkEnd w:id="308"/>
        <w:r>
          <w:t>:</w:t>
        </w:r>
      </w:ins>
    </w:p>
    <w:p w14:paraId="196DE807" w14:textId="5CBD7179" w:rsidR="0095273F" w:rsidRDefault="00424424" w:rsidP="000A5F26">
      <w:pPr>
        <w:pStyle w:val="Caption"/>
        <w:rPr>
          <w:rFonts w:ascii="Times New Roman" w:hAnsi="Times New Roman" w:cs="Times New Roman"/>
        </w:rPr>
      </w:pPr>
      <w:del w:id="312" w:author="Gabrielle Boisrame" w:date="2019-01-07T10:10:00Z">
        <w:r w:rsidDel="000E323A">
          <w:rPr>
            <w:rFonts w:ascii="Times New Roman" w:hAnsi="Times New Roman" w:cs="Times New Roman"/>
            <w:b/>
          </w:rPr>
          <w:delText>Figure 2:</w:delText>
        </w:r>
      </w:del>
      <w:ins w:id="313" w:author="Gabrielle Boisrame" w:date="2019-01-07T10:10:00Z">
        <w:r w:rsidR="000E323A">
          <w:rPr>
            <w:rFonts w:ascii="Times New Roman" w:hAnsi="Times New Roman" w:cs="Times New Roman"/>
            <w:b/>
          </w:rPr>
          <w:t xml:space="preserve"> </w:t>
        </w:r>
      </w:ins>
      <w:r>
        <w:rPr>
          <w:rFonts w:ascii="Times New Roman" w:hAnsi="Times New Roman" w:cs="Times New Roman"/>
          <w:b/>
        </w:rPr>
        <w:t xml:space="preserve">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3D44C689" w14:textId="1EEE2142" w:rsidR="00424424" w:rsidRPr="000A5F26" w:rsidRDefault="0095273F" w:rsidP="000A5F26">
      <w:pPr>
        <w:keepNext/>
        <w:spacing w:line="480" w:lineRule="auto"/>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1061A155" w:rsidR="0095273F" w:rsidRDefault="0095273F" w:rsidP="000A5F26">
      <w:pPr>
        <w:pStyle w:val="Caption"/>
        <w:rPr>
          <w:rFonts w:ascii="Times New Roman" w:hAnsi="Times New Roman" w:cs="Times New Roman"/>
        </w:rPr>
      </w:pPr>
      <w:bookmarkStart w:id="314" w:name="_Ref534405446"/>
      <w:r w:rsidRPr="000A5F26">
        <w:t xml:space="preserve">Figure </w:t>
      </w:r>
      <w:ins w:id="315"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16" w:author="Gabrielle Boisrame" w:date="2019-01-07T10:13:00Z">
        <w:r w:rsidR="00230BA5">
          <w:rPr>
            <w:noProof/>
          </w:rPr>
          <w:t>6</w:t>
        </w:r>
      </w:ins>
      <w:ins w:id="317" w:author="Gabrielle" w:date="2019-01-07T09:30:00Z">
        <w:del w:id="318" w:author="Gabrielle Boisrame" w:date="2019-01-07T10:10:00Z">
          <w:r w:rsidR="00B63476" w:rsidDel="000E323A">
            <w:rPr>
              <w:noProof/>
            </w:rPr>
            <w:delText>5</w:delText>
          </w:r>
        </w:del>
        <w:r w:rsidR="00E84328">
          <w:rPr>
            <w:noProof/>
          </w:rPr>
          <w:fldChar w:fldCharType="end"/>
        </w:r>
        <w:bookmarkEnd w:id="314"/>
        <w:r w:rsidR="00B63476">
          <w:t>:</w:t>
        </w:r>
      </w:ins>
      <w:del w:id="319" w:author="Gabrielle" w:date="2019-01-07T09:30:00Z">
        <w:r>
          <w:rPr>
            <w:rFonts w:ascii="Times New Roman" w:hAnsi="Times New Roman" w:cs="Times New Roman"/>
            <w:b/>
          </w:rPr>
          <w:delText>3</w:delText>
        </w:r>
        <w:r>
          <w:rPr>
            <w:rFonts w:ascii="Times New Roman" w:hAnsi="Times New Roman" w:cs="Times New Roman"/>
          </w:rPr>
          <w:delText>:</w:delText>
        </w:r>
      </w:del>
      <w:bookmarkStart w:id="320" w:name="_GoBack"/>
      <w:r w:rsidRPr="000A5F26">
        <w:t xml:space="preserve"> </w:t>
      </w:r>
      <w:bookmarkEnd w:id="320"/>
      <w:r>
        <w:rPr>
          <w:rFonts w:ascii="Times New Roman" w:hAnsi="Times New Roman" w:cs="Times New Roman"/>
        </w:rPr>
        <w:t>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br w:type="page"/>
      </w:r>
    </w:p>
    <w:p w14:paraId="16FF9811" w14:textId="065A82FA" w:rsidR="0095273F" w:rsidRPr="000A5F26" w:rsidRDefault="0095273F" w:rsidP="000A5F26">
      <w:pPr>
        <w:keepNext/>
        <w:spacing w:line="480" w:lineRule="auto"/>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72072D52" w:rsidR="002E277E" w:rsidRDefault="0095273F" w:rsidP="000A5F26">
      <w:pPr>
        <w:pStyle w:val="Caption"/>
        <w:rPr>
          <w:rFonts w:ascii="Times New Roman" w:hAnsi="Times New Roman" w:cs="Times New Roman"/>
        </w:rPr>
      </w:pPr>
      <w:bookmarkStart w:id="321" w:name="_Ref534405540"/>
      <w:r w:rsidRPr="000A5F26">
        <w:t xml:space="preserve">Figure </w:t>
      </w:r>
      <w:ins w:id="322"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23" w:author="Gabrielle Boisrame" w:date="2019-01-07T10:13:00Z">
        <w:r w:rsidR="00230BA5">
          <w:rPr>
            <w:noProof/>
          </w:rPr>
          <w:t>7</w:t>
        </w:r>
      </w:ins>
      <w:ins w:id="324" w:author="Gabrielle" w:date="2019-01-07T09:30:00Z">
        <w:del w:id="325" w:author="Gabrielle Boisrame" w:date="2019-01-07T10:10:00Z">
          <w:r w:rsidR="00B63476" w:rsidDel="000E323A">
            <w:rPr>
              <w:noProof/>
            </w:rPr>
            <w:delText>6</w:delText>
          </w:r>
        </w:del>
        <w:r w:rsidR="00E84328">
          <w:rPr>
            <w:noProof/>
          </w:rPr>
          <w:fldChar w:fldCharType="end"/>
        </w:r>
        <w:bookmarkEnd w:id="321"/>
        <w:r w:rsidR="00B63476">
          <w:t>:</w:t>
        </w:r>
      </w:ins>
      <w:del w:id="326" w:author="Gabrielle" w:date="2019-01-07T09:30:00Z">
        <w:r>
          <w:rPr>
            <w:rFonts w:ascii="Times New Roman" w:hAnsi="Times New Roman" w:cs="Times New Roman"/>
            <w:b/>
          </w:rPr>
          <w:delText>4</w:delText>
        </w:r>
        <w:r>
          <w:rPr>
            <w:rFonts w:ascii="Times New Roman" w:hAnsi="Times New Roman" w:cs="Times New Roman"/>
          </w:rPr>
          <w:delText>:</w:delText>
        </w:r>
      </w:del>
      <w:r w:rsidRPr="000A5F26">
        <w:t xml:space="preserve"> </w:t>
      </w:r>
      <w:r>
        <w:rPr>
          <w:rFonts w:ascii="Times New Roman" w:hAnsi="Times New Roman" w:cs="Times New Roman"/>
        </w:rPr>
        <w:t xml:space="preserve">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Pr>
          <w:rFonts w:ascii="Times New Roman" w:hAnsi="Times New Roman" w:cs="Times New Roman"/>
        </w:rPr>
        <w:t xml:space="preserve"> a given transition occurred</w:t>
      </w:r>
      <w:r w:rsidR="002E277E">
        <w:rPr>
          <w:rFonts w:ascii="Times New Roman" w:hAnsi="Times New Roman" w:cs="Times New Roman"/>
        </w:rPr>
        <w:t>, either</w:t>
      </w:r>
      <w:r>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327"/>
      <w:r w:rsidR="002E277E">
        <w:rPr>
          <w:rFonts w:ascii="Times New Roman" w:hAnsi="Times New Roman" w:cs="Times New Roman"/>
        </w:rPr>
        <w:t>number of 0.16 ha pixels in each transition category</w:t>
      </w:r>
      <w:commentRangeEnd w:id="327"/>
      <w:r w:rsidR="006B545F">
        <w:rPr>
          <w:rStyle w:val="CommentReference"/>
        </w:rPr>
        <w:commentReference w:id="327"/>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D50996E" w14:textId="0F7330F9" w:rsidR="0095273F" w:rsidRDefault="0085421B" w:rsidP="00B63476">
      <w:pPr>
        <w:keepNext/>
        <w:spacing w:line="480" w:lineRule="auto"/>
        <w:rPr>
          <w:rPrChange w:id="328" w:author="Gabrielle" w:date="2019-01-07T09:30:00Z">
            <w:rPr>
              <w:rFonts w:ascii="Times New Roman" w:hAnsi="Times New Roman" w:cs="Times New Roman"/>
            </w:rPr>
          </w:rPrChange>
        </w:rPr>
        <w:pPrChange w:id="329" w:author="Gabrielle" w:date="2019-01-07T09:30:00Z">
          <w:pPr>
            <w:spacing w:line="480" w:lineRule="auto"/>
          </w:pPr>
        </w:pPrChange>
      </w:pPr>
      <w:r>
        <w:rPr>
          <w:rFonts w:ascii="Times New Roman" w:hAnsi="Times New Roman" w:cs="Times New Roman"/>
          <w:noProof/>
          <w:lang w:eastAsia="en-US"/>
        </w:rPr>
        <w:lastRenderedPageBreak/>
        <w:drawing>
          <wp:inline distT="0" distB="0" distL="0" distR="0" wp14:anchorId="512A7BE0" wp14:editId="362A6CC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9B426" w14:textId="7DCB4920" w:rsidR="00CC3B93" w:rsidRDefault="00B152BC" w:rsidP="00B63476">
      <w:pPr>
        <w:pStyle w:val="Caption"/>
        <w:rPr>
          <w:rFonts w:ascii="Times New Roman" w:hAnsi="Times New Roman" w:cs="Times New Roman"/>
        </w:rPr>
        <w:pPrChange w:id="330" w:author="Gabrielle" w:date="2019-01-07T09:30:00Z">
          <w:pPr>
            <w:spacing w:line="480" w:lineRule="auto"/>
          </w:pPr>
        </w:pPrChange>
      </w:pPr>
      <w:bookmarkStart w:id="331" w:name="_Ref534405613"/>
      <w:r>
        <w:rPr>
          <w:rPrChange w:id="332" w:author="Gabrielle" w:date="2019-01-07T09:30:00Z">
            <w:rPr>
              <w:rFonts w:ascii="Times New Roman" w:hAnsi="Times New Roman" w:cs="Times New Roman"/>
              <w:b/>
            </w:rPr>
          </w:rPrChange>
        </w:rPr>
        <w:t xml:space="preserve">Figure </w:t>
      </w:r>
      <w:ins w:id="333" w:author="Gabrielle" w:date="2019-01-07T09:30:00Z">
        <w:r w:rsidR="00E84328">
          <w:rPr>
            <w:noProof/>
          </w:rPr>
          <w:fldChar w:fldCharType="begin"/>
        </w:r>
        <w:r w:rsidR="00E84328">
          <w:rPr>
            <w:noProof/>
          </w:rPr>
          <w:instrText xml:space="preserve"> SEQ Figure \* ARABIC </w:instrText>
        </w:r>
        <w:r w:rsidR="00E84328">
          <w:rPr>
            <w:noProof/>
          </w:rPr>
          <w:fldChar w:fldCharType="separate"/>
        </w:r>
      </w:ins>
      <w:ins w:id="334" w:author="Gabrielle Boisrame" w:date="2019-01-07T10:13:00Z">
        <w:r w:rsidR="00230BA5">
          <w:rPr>
            <w:noProof/>
          </w:rPr>
          <w:t>8</w:t>
        </w:r>
      </w:ins>
      <w:ins w:id="335" w:author="Gabrielle" w:date="2019-01-07T09:30:00Z">
        <w:del w:id="336" w:author="Gabrielle Boisrame" w:date="2019-01-07T10:10:00Z">
          <w:r w:rsidR="00B63476" w:rsidDel="000E323A">
            <w:rPr>
              <w:noProof/>
            </w:rPr>
            <w:delText>7</w:delText>
          </w:r>
        </w:del>
        <w:r w:rsidR="00E84328">
          <w:rPr>
            <w:noProof/>
          </w:rPr>
          <w:fldChar w:fldCharType="end"/>
        </w:r>
        <w:bookmarkEnd w:id="331"/>
        <w:r w:rsidR="00B63476">
          <w:t>:</w:t>
        </w:r>
      </w:ins>
      <w:del w:id="337" w:author="Gabrielle" w:date="2019-01-07T09:30:00Z">
        <w:r>
          <w:rPr>
            <w:rFonts w:ascii="Times New Roman" w:hAnsi="Times New Roman" w:cs="Times New Roman"/>
            <w:b/>
          </w:rPr>
          <w:delText>5</w:delText>
        </w:r>
        <w:r>
          <w:rPr>
            <w:rFonts w:ascii="Times New Roman" w:hAnsi="Times New Roman" w:cs="Times New Roman"/>
          </w:rPr>
          <w:delText>:</w:delText>
        </w:r>
      </w:del>
      <w:r>
        <w:rPr>
          <w:rFonts w:ascii="Times New Roman" w:hAnsi="Times New Roman" w:cs="Times New Roman"/>
        </w:rPr>
        <w:t xml:space="preserve">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p>
    <w:p w14:paraId="693ADAAF" w14:textId="5578AC36" w:rsidR="004111EF" w:rsidRDefault="00153623" w:rsidP="008C47DE">
      <w:pPr>
        <w:spacing w:line="480" w:lineRule="auto"/>
        <w:rPr>
          <w:rFonts w:ascii="Times New Roman" w:hAnsi="Times New Roman" w:cs="Times New Roman"/>
        </w:rPr>
      </w:pPr>
      <w:commentRangeStart w:id="338"/>
      <w:commentRangeEnd w:id="338"/>
      <w:r>
        <w:rPr>
          <w:rStyle w:val="CommentReference"/>
        </w:rPr>
        <w:lastRenderedPageBreak/>
        <w:commentReference w:id="338"/>
      </w:r>
      <w:ins w:id="339" w:author="Katya" w:date="2019-01-07T09:30:00Z">
        <w:r w:rsidR="00962861" w:rsidRPr="00962861">
          <w:rPr>
            <w:noProof/>
          </w:rPr>
          <w:t xml:space="preserve"> </w:t>
        </w:r>
        <w:r w:rsidR="00962861" w:rsidRPr="00962861">
          <w:rPr>
            <w:rFonts w:ascii="Times New Roman" w:hAnsi="Times New Roman" w:cs="Times New Roman"/>
            <w:noProof/>
            <w:lang w:eastAsia="en-US"/>
          </w:rPr>
          <w:drawing>
            <wp:inline distT="0" distB="0" distL="0" distR="0" wp14:anchorId="2B5C528B" wp14:editId="425C8F9D">
              <wp:extent cx="5943600" cy="6894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6894830"/>
                      </a:xfrm>
                      <a:prstGeom prst="rect">
                        <a:avLst/>
                      </a:prstGeom>
                    </pic:spPr>
                  </pic:pic>
                </a:graphicData>
              </a:graphic>
            </wp:inline>
          </w:drawing>
        </w:r>
        <w:commentRangeStart w:id="340"/>
        <w:commentRangeStart w:id="341"/>
        <w:commentRangeEnd w:id="340"/>
        <w:r w:rsidR="00B43783">
          <w:rPr>
            <w:rStyle w:val="CommentReference"/>
          </w:rPr>
          <w:lastRenderedPageBreak/>
          <w:commentReference w:id="340"/>
        </w:r>
      </w:ins>
      <w:commentRangeEnd w:id="341"/>
      <w:r w:rsidR="000E323A">
        <w:rPr>
          <w:rStyle w:val="CommentReference"/>
        </w:rPr>
        <w:commentReference w:id="341"/>
      </w:r>
      <w:del w:id="342" w:author="Katya" w:date="2019-01-07T09:30:00Z">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400290"/>
                      </a:xfrm>
                      <a:prstGeom prst="rect">
                        <a:avLst/>
                      </a:prstGeom>
                    </pic:spPr>
                  </pic:pic>
                </a:graphicData>
              </a:graphic>
            </wp:inline>
          </w:drawing>
        </w:r>
      </w:del>
      <w:commentRangeStart w:id="343"/>
      <w:r w:rsidR="008860D2">
        <w:rPr>
          <w:rStyle w:val="CommentReference"/>
        </w:rPr>
        <w:commentReference w:id="343"/>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344"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344"/>
    </w:p>
    <w:p w14:paraId="381CAD92" w14:textId="77777777" w:rsidR="008E6BFC" w:rsidRPr="008E6BFC" w:rsidRDefault="008E6BFC" w:rsidP="008E6BFC">
      <w:pPr>
        <w:pStyle w:val="EndNoteBibliography"/>
        <w:ind w:left="420" w:hanging="420"/>
        <w:rPr>
          <w:noProof/>
        </w:rPr>
      </w:pPr>
      <w:bookmarkStart w:id="345"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345"/>
    </w:p>
    <w:p w14:paraId="59A36885" w14:textId="77777777" w:rsidR="008E6BFC" w:rsidRPr="008E6BFC" w:rsidRDefault="008E6BFC" w:rsidP="008E6BFC">
      <w:pPr>
        <w:pStyle w:val="EndNoteBibliography"/>
        <w:ind w:left="420" w:hanging="420"/>
        <w:rPr>
          <w:noProof/>
        </w:rPr>
      </w:pPr>
      <w:bookmarkStart w:id="346"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346"/>
    </w:p>
    <w:p w14:paraId="4C377652" w14:textId="77777777" w:rsidR="008E6BFC" w:rsidRPr="008E6BFC" w:rsidRDefault="008E6BFC" w:rsidP="008E6BFC">
      <w:pPr>
        <w:pStyle w:val="EndNoteBibliography"/>
        <w:ind w:left="420" w:hanging="420"/>
        <w:rPr>
          <w:noProof/>
        </w:rPr>
      </w:pPr>
      <w:bookmarkStart w:id="347"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347"/>
    </w:p>
    <w:p w14:paraId="1CF517B8" w14:textId="77777777" w:rsidR="008E6BFC" w:rsidRPr="008E6BFC" w:rsidRDefault="008E6BFC" w:rsidP="008E6BFC">
      <w:pPr>
        <w:pStyle w:val="EndNoteBibliography"/>
        <w:ind w:left="420" w:hanging="420"/>
        <w:rPr>
          <w:noProof/>
        </w:rPr>
      </w:pPr>
      <w:bookmarkStart w:id="348"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348"/>
    </w:p>
    <w:p w14:paraId="4CE168EF" w14:textId="77777777" w:rsidR="008E6BFC" w:rsidRPr="008E6BFC" w:rsidRDefault="008E6BFC" w:rsidP="008E6BFC">
      <w:pPr>
        <w:pStyle w:val="EndNoteBibliography"/>
        <w:ind w:left="420" w:hanging="420"/>
        <w:rPr>
          <w:noProof/>
        </w:rPr>
      </w:pPr>
      <w:bookmarkStart w:id="349"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349"/>
    </w:p>
    <w:p w14:paraId="36D6280A" w14:textId="77777777" w:rsidR="008E6BFC" w:rsidRPr="008E6BFC" w:rsidRDefault="008E6BFC" w:rsidP="008E6BFC">
      <w:pPr>
        <w:pStyle w:val="EndNoteBibliography"/>
        <w:ind w:left="420" w:hanging="420"/>
        <w:rPr>
          <w:noProof/>
        </w:rPr>
      </w:pPr>
      <w:bookmarkStart w:id="350"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350"/>
    </w:p>
    <w:p w14:paraId="5BAB3EE9" w14:textId="77777777" w:rsidR="008E6BFC" w:rsidRPr="008E6BFC" w:rsidRDefault="008E6BFC" w:rsidP="008E6BFC">
      <w:pPr>
        <w:pStyle w:val="EndNoteBibliography"/>
        <w:ind w:left="420" w:hanging="420"/>
        <w:rPr>
          <w:noProof/>
        </w:rPr>
      </w:pPr>
      <w:bookmarkStart w:id="351"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351"/>
    </w:p>
    <w:p w14:paraId="2966406D" w14:textId="77777777" w:rsidR="008E6BFC" w:rsidRPr="008E6BFC" w:rsidRDefault="008E6BFC" w:rsidP="008E6BFC">
      <w:pPr>
        <w:pStyle w:val="EndNoteBibliography"/>
        <w:ind w:left="420" w:hanging="420"/>
        <w:rPr>
          <w:noProof/>
        </w:rPr>
      </w:pPr>
      <w:bookmarkStart w:id="352"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352"/>
    </w:p>
    <w:p w14:paraId="06CCDDCA" w14:textId="77777777" w:rsidR="008E6BFC" w:rsidRPr="008E6BFC" w:rsidRDefault="008E6BFC" w:rsidP="008E6BFC">
      <w:pPr>
        <w:pStyle w:val="EndNoteBibliography"/>
        <w:ind w:left="420" w:hanging="420"/>
        <w:rPr>
          <w:noProof/>
        </w:rPr>
      </w:pPr>
      <w:bookmarkStart w:id="353"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353"/>
    </w:p>
    <w:p w14:paraId="089B0E73" w14:textId="77777777" w:rsidR="008E6BFC" w:rsidRPr="008E6BFC" w:rsidRDefault="008E6BFC" w:rsidP="008E6BFC">
      <w:pPr>
        <w:pStyle w:val="EndNoteBibliography"/>
        <w:ind w:left="420" w:hanging="420"/>
        <w:rPr>
          <w:noProof/>
        </w:rPr>
      </w:pPr>
      <w:bookmarkStart w:id="354"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354"/>
    </w:p>
    <w:p w14:paraId="12CC6891" w14:textId="77777777" w:rsidR="008E6BFC" w:rsidRPr="008E6BFC" w:rsidRDefault="008E6BFC" w:rsidP="008E6BFC">
      <w:pPr>
        <w:pStyle w:val="EndNoteBibliography"/>
        <w:ind w:left="420" w:hanging="420"/>
        <w:rPr>
          <w:noProof/>
        </w:rPr>
      </w:pPr>
      <w:bookmarkStart w:id="355"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355"/>
    </w:p>
    <w:p w14:paraId="2145E827" w14:textId="77777777" w:rsidR="008E6BFC" w:rsidRPr="008E6BFC" w:rsidRDefault="008E6BFC" w:rsidP="008E6BFC">
      <w:pPr>
        <w:pStyle w:val="EndNoteBibliography"/>
        <w:ind w:left="420" w:hanging="420"/>
        <w:rPr>
          <w:noProof/>
        </w:rPr>
      </w:pPr>
      <w:bookmarkStart w:id="356"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356"/>
    </w:p>
    <w:p w14:paraId="31226FA9" w14:textId="77777777" w:rsidR="008E6BFC" w:rsidRPr="008E6BFC" w:rsidRDefault="008E6BFC" w:rsidP="008E6BFC">
      <w:pPr>
        <w:pStyle w:val="EndNoteBibliography"/>
        <w:ind w:left="420" w:hanging="420"/>
        <w:rPr>
          <w:noProof/>
        </w:rPr>
      </w:pPr>
      <w:bookmarkStart w:id="357"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357"/>
    </w:p>
    <w:p w14:paraId="72455EFC" w14:textId="77777777" w:rsidR="008E6BFC" w:rsidRPr="008E6BFC" w:rsidRDefault="008E6BFC" w:rsidP="008E6BFC">
      <w:pPr>
        <w:pStyle w:val="EndNoteBibliography"/>
        <w:ind w:left="420" w:hanging="420"/>
        <w:rPr>
          <w:noProof/>
        </w:rPr>
      </w:pPr>
      <w:bookmarkStart w:id="358"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358"/>
    </w:p>
    <w:p w14:paraId="29350F46" w14:textId="77777777" w:rsidR="008E6BFC" w:rsidRPr="008E6BFC" w:rsidRDefault="008E6BFC" w:rsidP="008E6BFC">
      <w:pPr>
        <w:pStyle w:val="EndNoteBibliography"/>
        <w:ind w:left="420" w:hanging="420"/>
        <w:rPr>
          <w:noProof/>
        </w:rPr>
      </w:pPr>
      <w:bookmarkStart w:id="359"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359"/>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2356C28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ins w:id="360" w:author="Katya" w:date="2019-01-07T09:30:00Z">
        <w:r w:rsidR="00581374">
          <w:rPr>
            <w:rFonts w:ascii="Times New Roman" w:hAnsi="Times New Roman" w:cs="Times New Roman"/>
          </w:rPr>
          <w:t>A</w:t>
        </w:r>
      </w:ins>
    </w:p>
    <w:p w14:paraId="26CC0F6B" w14:textId="7F5DF61A" w:rsidR="00BA376B" w:rsidRDefault="002C559E" w:rsidP="008C47DE">
      <w:pPr>
        <w:spacing w:line="480" w:lineRule="auto"/>
        <w:rPr>
          <w:ins w:id="361" w:author="Katya" w:date="2019-01-07T09:30:00Z"/>
          <w:rFonts w:ascii="Times New Roman" w:hAnsi="Times New Roman" w:cs="Times New Roman"/>
        </w:rPr>
      </w:pPr>
      <w:del w:id="362" w:author="Katya" w:date="2019-01-07T09:30:00Z">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514590"/>
                      </a:xfrm>
                      <a:prstGeom prst="rect">
                        <a:avLst/>
                      </a:prstGeom>
                    </pic:spPr>
                  </pic:pic>
                </a:graphicData>
              </a:graphic>
            </wp:inline>
          </w:drawing>
        </w:r>
      </w:del>
      <w:commentRangeStart w:id="363"/>
      <w:r w:rsidR="00B43783">
        <w:rPr>
          <w:rStyle w:val="CommentReference"/>
        </w:rPr>
        <w:commentReference w:id="364"/>
      </w:r>
      <w:commentRangeEnd w:id="363"/>
    </w:p>
    <w:p w14:paraId="3B640C20" w14:textId="05F23C63" w:rsidR="002C559E" w:rsidRDefault="00BA376B" w:rsidP="008C47DE">
      <w:pPr>
        <w:spacing w:line="480" w:lineRule="auto"/>
        <w:rPr>
          <w:rFonts w:ascii="Times New Roman" w:hAnsi="Times New Roman" w:cs="Times New Roman"/>
        </w:rPr>
      </w:pPr>
      <w:ins w:id="365" w:author="Katya" w:date="2019-01-07T09:30:00Z">
        <w:r>
          <w:rPr>
            <w:rStyle w:val="CommentReference"/>
          </w:rPr>
          <w:lastRenderedPageBreak/>
          <w:commentReference w:id="363"/>
        </w:r>
        <w:r w:rsidR="00C53C6C" w:rsidRPr="00C53C6C">
          <w:rPr>
            <w:rFonts w:ascii="Times New Roman" w:hAnsi="Times New Roman" w:cs="Times New Roman"/>
            <w:noProof/>
            <w:lang w:eastAsia="en-US"/>
          </w:rPr>
          <w:drawing>
            <wp:inline distT="0" distB="0" distL="0" distR="0" wp14:anchorId="39034A48" wp14:editId="2130697D">
              <wp:extent cx="5943600" cy="66287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628765"/>
                      </a:xfrm>
                      <a:prstGeom prst="rect">
                        <a:avLst/>
                      </a:prstGeom>
                    </pic:spPr>
                  </pic:pic>
                </a:graphicData>
              </a:graphic>
            </wp:inline>
          </w:drawing>
        </w:r>
      </w:ins>
    </w:p>
    <w:p w14:paraId="21A089AE" w14:textId="63DA6251" w:rsidR="002C559E" w:rsidRDefault="002C559E" w:rsidP="000C2D17">
      <w:pPr>
        <w:spacing w:line="480" w:lineRule="auto"/>
        <w:rPr>
          <w:ins w:id="366" w:author="Katya" w:date="2019-01-07T09:30:00Z"/>
          <w:rFonts w:ascii="Times New Roman" w:hAnsi="Times New Roman" w:cs="Times New Roman"/>
        </w:rPr>
      </w:pPr>
      <w:r>
        <w:rPr>
          <w:rFonts w:ascii="Times New Roman" w:hAnsi="Times New Roman" w:cs="Times New Roman"/>
        </w:rPr>
        <w:t xml:space="preserve">Figure A.1: </w:t>
      </w:r>
      <w:r w:rsidR="000C2D17">
        <w:rPr>
          <w:rFonts w:ascii="Times New Roman" w:hAnsi="Times New Roman" w:cs="Times New Roman"/>
        </w:rPr>
        <w:t>volumetric soil moisture [%] in</w:t>
      </w:r>
      <w:del w:id="367" w:author="Katya" w:date="2019-01-07T09:30:00Z">
        <w:r w:rsidR="000C2D17">
          <w:rPr>
            <w:rFonts w:ascii="Times New Roman" w:hAnsi="Times New Roman" w:cs="Times New Roman"/>
          </w:rPr>
          <w:delText xml:space="preserve"> </w:delText>
        </w:r>
      </w:del>
      <w:r w:rsidR="000C2D17">
        <w:rPr>
          <w:rFonts w:ascii="Times New Roman" w:hAnsi="Times New Roman" w:cs="Times New Roman"/>
        </w:rPr>
        <w:t xml:space="preserve"> shallow (12 cm), mid (60 cm), and deep (100 cm) soils as measured by wetland (top plot</w:t>
      </w:r>
      <w:proofErr w:type="gramStart"/>
      <w:r w:rsidR="000C2D17">
        <w:rPr>
          <w:rFonts w:ascii="Times New Roman" w:hAnsi="Times New Roman" w:cs="Times New Roman"/>
        </w:rPr>
        <w:t>) ,</w:t>
      </w:r>
      <w:proofErr w:type="gramEnd"/>
      <w:r w:rsidR="000C2D17">
        <w:rPr>
          <w:rFonts w:ascii="Times New Roman" w:hAnsi="Times New Roman" w:cs="Times New Roman"/>
        </w:rPr>
        <w:t xml:space="preserve"> shrub (middle plot) , and forest (bottom plot) weather stations in </w:t>
      </w:r>
      <w:proofErr w:type="spellStart"/>
      <w:r w:rsidR="000C2D17">
        <w:rPr>
          <w:rFonts w:ascii="Times New Roman" w:hAnsi="Times New Roman" w:cs="Times New Roman"/>
        </w:rPr>
        <w:t>Illilouette</w:t>
      </w:r>
      <w:proofErr w:type="spellEnd"/>
      <w:r w:rsidR="000C2D17">
        <w:rPr>
          <w:rFonts w:ascii="Times New Roman" w:hAnsi="Times New Roman" w:cs="Times New Roman"/>
        </w:rPr>
        <w:t xml:space="preserve"> Creek Basin. Data was measured at 10 minute intervals for part of 2016, 2017 and 2018 water years. Daily precipitation in the form of rain and snow melt is presented as </w:t>
      </w:r>
      <w:r w:rsidR="000C2D17">
        <w:rPr>
          <w:rFonts w:ascii="Times New Roman" w:hAnsi="Times New Roman" w:cs="Times New Roman"/>
        </w:rPr>
        <w:lastRenderedPageBreak/>
        <w:t xml:space="preserve">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p w14:paraId="1555BF20" w14:textId="77777777" w:rsidR="00581374" w:rsidRDefault="00581374">
      <w:pPr>
        <w:rPr>
          <w:ins w:id="368" w:author="Katya" w:date="2019-01-07T09:30:00Z"/>
          <w:rFonts w:ascii="Times New Roman" w:hAnsi="Times New Roman" w:cs="Times New Roman"/>
        </w:rPr>
      </w:pPr>
      <w:ins w:id="369" w:author="Katya" w:date="2019-01-07T09:30:00Z">
        <w:r>
          <w:rPr>
            <w:rFonts w:ascii="Times New Roman" w:hAnsi="Times New Roman" w:cs="Times New Roman"/>
          </w:rPr>
          <w:br w:type="page"/>
        </w:r>
      </w:ins>
    </w:p>
    <w:p w14:paraId="5A5647B3" w14:textId="7A831252" w:rsidR="00581374" w:rsidRDefault="00581374" w:rsidP="000C2D17">
      <w:pPr>
        <w:spacing w:line="480" w:lineRule="auto"/>
        <w:rPr>
          <w:ins w:id="370" w:author="Katya" w:date="2019-01-07T09:30:00Z"/>
          <w:rFonts w:ascii="Times New Roman" w:hAnsi="Times New Roman" w:cs="Times New Roman"/>
        </w:rPr>
      </w:pPr>
      <w:ins w:id="371" w:author="Katya" w:date="2019-01-07T09:30:00Z">
        <w:r>
          <w:rPr>
            <w:rFonts w:ascii="Times New Roman" w:hAnsi="Times New Roman" w:cs="Times New Roman"/>
          </w:rPr>
          <w:lastRenderedPageBreak/>
          <w:t>Appendix B</w:t>
        </w:r>
        <w:r w:rsidR="00307361">
          <w:rPr>
            <w:rFonts w:ascii="Times New Roman" w:hAnsi="Times New Roman" w:cs="Times New Roman"/>
          </w:rPr>
          <w:t>: Precipitation Gap Filling</w:t>
        </w:r>
      </w:ins>
    </w:p>
    <w:p w14:paraId="60B4086D" w14:textId="0C93B4EF" w:rsidR="00307361" w:rsidRDefault="00307361" w:rsidP="007060E1">
      <w:pPr>
        <w:spacing w:line="480" w:lineRule="auto"/>
        <w:ind w:firstLine="720"/>
        <w:rPr>
          <w:ins w:id="372" w:author="Katya" w:date="2019-01-07T09:30:00Z"/>
          <w:rFonts w:ascii="Times New Roman" w:hAnsi="Times New Roman" w:cs="Times New Roman"/>
        </w:rPr>
      </w:pPr>
      <w:ins w:id="373" w:author="Katya" w:date="2019-01-07T09:30:00Z">
        <w:r>
          <w:rPr>
            <w:rFonts w:ascii="Times New Roman" w:hAnsi="Times New Roman" w:cs="Times New Roman"/>
          </w:rPr>
          <w:t xml:space="preserve">The first step in obtaining accurate precipitation </w:t>
        </w:r>
        <w:proofErr w:type="spellStart"/>
        <w:r w:rsidR="007E29C7">
          <w:rPr>
            <w:rFonts w:ascii="Times New Roman" w:hAnsi="Times New Roman" w:cs="Times New Roman"/>
          </w:rPr>
          <w:t>timeseries</w:t>
        </w:r>
        <w:proofErr w:type="spellEnd"/>
        <w:del w:id="374" w:author="Gabrielle Boisrame" w:date="2019-01-07T09:41:00Z">
          <w:r w:rsidDel="00AE09DE">
            <w:rPr>
              <w:rFonts w:ascii="Times New Roman" w:hAnsi="Times New Roman" w:cs="Times New Roman"/>
            </w:rPr>
            <w:delText>,</w:delText>
          </w:r>
        </w:del>
        <w:r>
          <w:rPr>
            <w:rFonts w:ascii="Times New Roman" w:hAnsi="Times New Roman" w:cs="Times New Roman"/>
          </w:rPr>
          <w:t xml:space="preserve"> was to remove all incorrect precipitation record</w:t>
        </w:r>
      </w:ins>
      <w:ins w:id="375" w:author="Gabrielle Boisrame" w:date="2019-01-07T09:41:00Z">
        <w:r w:rsidR="00AE09DE">
          <w:rPr>
            <w:rFonts w:ascii="Times New Roman" w:hAnsi="Times New Roman" w:cs="Times New Roman"/>
          </w:rPr>
          <w:t>s</w:t>
        </w:r>
      </w:ins>
      <w:ins w:id="376" w:author="Katya" w:date="2019-01-07T09:30:00Z">
        <w:r>
          <w:rPr>
            <w:rFonts w:ascii="Times New Roman" w:hAnsi="Times New Roman" w:cs="Times New Roman"/>
          </w:rPr>
          <w:t>. This includes times when the rain gauge is upside down or damaged</w:t>
        </w:r>
        <w:r w:rsidR="007E29C7">
          <w:rPr>
            <w:rFonts w:ascii="Times New Roman" w:hAnsi="Times New Roman" w:cs="Times New Roman"/>
          </w:rPr>
          <w:t xml:space="preserve"> in</w:t>
        </w:r>
        <w:r>
          <w:rPr>
            <w:rFonts w:ascii="Times New Roman" w:hAnsi="Times New Roman" w:cs="Times New Roman"/>
          </w:rPr>
          <w:t xml:space="preserve"> any other visible way</w:t>
        </w:r>
      </w:ins>
      <w:ins w:id="377" w:author="Gabrielle Boisrame" w:date="2019-01-07T09:41:00Z">
        <w:r w:rsidR="00AE09DE">
          <w:rPr>
            <w:rFonts w:ascii="Times New Roman" w:hAnsi="Times New Roman" w:cs="Times New Roman"/>
          </w:rPr>
          <w:t xml:space="preserve">, or when false precipitation measurements are clearly caused by a person or animal moving the gauge (e.g., when maintenance </w:t>
        </w:r>
      </w:ins>
      <w:ins w:id="378" w:author="Gabrielle Boisrame" w:date="2019-01-07T09:42:00Z">
        <w:r w:rsidR="00AE09DE">
          <w:rPr>
            <w:rFonts w:ascii="Times New Roman" w:hAnsi="Times New Roman" w:cs="Times New Roman"/>
          </w:rPr>
          <w:t>occurred</w:t>
        </w:r>
      </w:ins>
      <w:ins w:id="379" w:author="Gabrielle Boisrame" w:date="2019-01-07T09:41:00Z">
        <w:r w:rsidR="00AE09DE">
          <w:rPr>
            <w:rFonts w:ascii="Times New Roman" w:hAnsi="Times New Roman" w:cs="Times New Roman"/>
          </w:rPr>
          <w:t xml:space="preserve"> </w:t>
        </w:r>
      </w:ins>
      <w:ins w:id="380" w:author="Gabrielle Boisrame" w:date="2019-01-07T09:42:00Z">
        <w:r w:rsidR="00AE09DE">
          <w:rPr>
            <w:rFonts w:ascii="Times New Roman" w:hAnsi="Times New Roman" w:cs="Times New Roman"/>
          </w:rPr>
          <w:t>or when time lapse cameras show that an animal disturbed the station)</w:t>
        </w:r>
      </w:ins>
      <w:ins w:id="381" w:author="Katya" w:date="2019-01-07T09:30:00Z">
        <w:r>
          <w:rPr>
            <w:rFonts w:ascii="Times New Roman" w:hAnsi="Times New Roman" w:cs="Times New Roman"/>
          </w:rPr>
          <w:t xml:space="preserve">. The next step was to set precipitation record as missing for the times when the station recorded zero precipitation, but the </w:t>
        </w:r>
        <w:r w:rsidR="003A2D90">
          <w:rPr>
            <w:rFonts w:ascii="Times New Roman" w:hAnsi="Times New Roman" w:cs="Times New Roman"/>
          </w:rPr>
          <w:t>surrounding</w:t>
        </w:r>
        <w:r>
          <w:rPr>
            <w:rFonts w:ascii="Times New Roman" w:hAnsi="Times New Roman" w:cs="Times New Roman"/>
          </w:rPr>
          <w:t xml:space="preserve"> stations have recorded </w:t>
        </w:r>
        <w:r w:rsidR="007E29C7">
          <w:rPr>
            <w:rFonts w:ascii="Times New Roman" w:hAnsi="Times New Roman" w:cs="Times New Roman"/>
          </w:rPr>
          <w:t xml:space="preserve">a </w:t>
        </w:r>
        <w:r>
          <w:rPr>
            <w:rFonts w:ascii="Times New Roman" w:hAnsi="Times New Roman" w:cs="Times New Roman"/>
          </w:rPr>
          <w:t>precipitation</w:t>
        </w:r>
        <w:r w:rsidR="007E29C7">
          <w:rPr>
            <w:rFonts w:ascii="Times New Roman" w:hAnsi="Times New Roman" w:cs="Times New Roman"/>
          </w:rPr>
          <w:t xml:space="preserve"> event</w:t>
        </w:r>
        <w:r>
          <w:rPr>
            <w:rFonts w:ascii="Times New Roman" w:hAnsi="Times New Roman" w:cs="Times New Roman"/>
          </w:rPr>
          <w:t xml:space="preserve"> and </w:t>
        </w:r>
        <w:r w:rsidR="003A2D90">
          <w:rPr>
            <w:rFonts w:ascii="Times New Roman" w:hAnsi="Times New Roman" w:cs="Times New Roman"/>
          </w:rPr>
          <w:t xml:space="preserve">there </w:t>
        </w:r>
        <w:r w:rsidR="007E29C7">
          <w:rPr>
            <w:rFonts w:ascii="Times New Roman" w:hAnsi="Times New Roman" w:cs="Times New Roman"/>
          </w:rPr>
          <w:t xml:space="preserve">was </w:t>
        </w:r>
        <w:r w:rsidR="003A2D90">
          <w:rPr>
            <w:rFonts w:ascii="Times New Roman" w:hAnsi="Times New Roman" w:cs="Times New Roman"/>
          </w:rPr>
          <w:t xml:space="preserve">a pulse in shallow soil moisture content. This type of missing data has mostly occurred in the winter months when the tipping bucket </w:t>
        </w:r>
        <w:r w:rsidR="007E29C7">
          <w:rPr>
            <w:rFonts w:ascii="Times New Roman" w:hAnsi="Times New Roman" w:cs="Times New Roman"/>
          </w:rPr>
          <w:t>was</w:t>
        </w:r>
        <w:r w:rsidR="003A2D90">
          <w:rPr>
            <w:rFonts w:ascii="Times New Roman" w:hAnsi="Times New Roman" w:cs="Times New Roman"/>
          </w:rPr>
          <w:t xml:space="preserve"> likely to be frozen and/or the rain gauge </w:t>
        </w:r>
        <w:r w:rsidR="007E29C7">
          <w:rPr>
            <w:rFonts w:ascii="Times New Roman" w:hAnsi="Times New Roman" w:cs="Times New Roman"/>
          </w:rPr>
          <w:t>was</w:t>
        </w:r>
        <w:r w:rsidR="003A2D90">
          <w:rPr>
            <w:rFonts w:ascii="Times New Roman" w:hAnsi="Times New Roman" w:cs="Times New Roman"/>
          </w:rPr>
          <w:t xml:space="preserve"> covered </w:t>
        </w:r>
        <w:r w:rsidR="007E29C7">
          <w:rPr>
            <w:rFonts w:ascii="Times New Roman" w:hAnsi="Times New Roman" w:cs="Times New Roman"/>
          </w:rPr>
          <w:t>with</w:t>
        </w:r>
        <w:r w:rsidR="003A2D90">
          <w:rPr>
            <w:rFonts w:ascii="Times New Roman" w:hAnsi="Times New Roman" w:cs="Times New Roman"/>
          </w:rPr>
          <w:t xml:space="preserve"> snow. After this step, in Sugarloaf Creek Basin, 32% of precipitation at the forest, 25% at the shrub, and 27% at the wetland station </w:t>
        </w:r>
        <w:r w:rsidR="007E29C7">
          <w:rPr>
            <w:rFonts w:ascii="Times New Roman" w:hAnsi="Times New Roman" w:cs="Times New Roman"/>
          </w:rPr>
          <w:t xml:space="preserve">was </w:t>
        </w:r>
        <w:r w:rsidR="003A2D90">
          <w:rPr>
            <w:rFonts w:ascii="Times New Roman" w:hAnsi="Times New Roman" w:cs="Times New Roman"/>
          </w:rPr>
          <w:t xml:space="preserve">missing. In </w:t>
        </w:r>
        <w:proofErr w:type="spellStart"/>
        <w:r w:rsidR="003A2D90">
          <w:rPr>
            <w:rFonts w:ascii="Times New Roman" w:hAnsi="Times New Roman" w:cs="Times New Roman"/>
          </w:rPr>
          <w:t>Illilouette</w:t>
        </w:r>
        <w:proofErr w:type="spellEnd"/>
        <w:r w:rsidR="003A2D90">
          <w:rPr>
            <w:rFonts w:ascii="Times New Roman" w:hAnsi="Times New Roman" w:cs="Times New Roman"/>
          </w:rPr>
          <w:t xml:space="preserve"> Creek Basin, these percentages </w:t>
        </w:r>
        <w:r w:rsidR="007E29C7">
          <w:rPr>
            <w:rFonts w:ascii="Times New Roman" w:hAnsi="Times New Roman" w:cs="Times New Roman"/>
          </w:rPr>
          <w:t>were</w:t>
        </w:r>
        <w:r w:rsidR="003A2D90">
          <w:rPr>
            <w:rFonts w:ascii="Times New Roman" w:hAnsi="Times New Roman" w:cs="Times New Roman"/>
          </w:rPr>
          <w:t xml:space="preserve">: </w:t>
        </w:r>
        <w:r w:rsidR="007060E1">
          <w:rPr>
            <w:rFonts w:ascii="Times New Roman" w:hAnsi="Times New Roman" w:cs="Times New Roman"/>
          </w:rPr>
          <w:t xml:space="preserve">24%, 10%, and 19% respectively. </w:t>
        </w:r>
      </w:ins>
    </w:p>
    <w:p w14:paraId="25985998" w14:textId="2F3C76F0" w:rsidR="007E29C7" w:rsidRDefault="007E29C7" w:rsidP="00C66FCB">
      <w:pPr>
        <w:spacing w:line="480" w:lineRule="auto"/>
        <w:ind w:firstLine="720"/>
        <w:rPr>
          <w:ins w:id="382" w:author="Katya" w:date="2019-01-07T09:30:00Z"/>
          <w:rFonts w:ascii="Times New Roman" w:hAnsi="Times New Roman" w:cs="Times New Roman"/>
        </w:rPr>
      </w:pPr>
      <w:commentRangeStart w:id="383"/>
      <w:ins w:id="384" w:author="Katya" w:date="2019-01-07T09:30:00Z">
        <w:r>
          <w:rPr>
            <w:rFonts w:ascii="Times New Roman" w:hAnsi="Times New Roman" w:cs="Times New Roman"/>
          </w:rPr>
          <w:t xml:space="preserve">If all three stations were missing precipitation record, then a combination of </w:t>
        </w:r>
        <w:commentRangeStart w:id="385"/>
        <w:r>
          <w:rPr>
            <w:rFonts w:ascii="Times New Roman" w:hAnsi="Times New Roman" w:cs="Times New Roman"/>
          </w:rPr>
          <w:t>snow melt amounts</w:t>
        </w:r>
      </w:ins>
      <w:commentRangeEnd w:id="385"/>
      <w:r w:rsidR="000E323A">
        <w:rPr>
          <w:rStyle w:val="CommentReference"/>
        </w:rPr>
        <w:commentReference w:id="385"/>
      </w:r>
      <w:ins w:id="386" w:author="Katya" w:date="2019-01-07T09:30:00Z">
        <w:r>
          <w:rPr>
            <w:rFonts w:ascii="Times New Roman" w:hAnsi="Times New Roman" w:cs="Times New Roman"/>
          </w:rPr>
          <w:t xml:space="preserve"> and shallow soil water inputs wa</w:t>
        </w:r>
        <w:r w:rsidR="00C66FCB">
          <w:rPr>
            <w:rFonts w:ascii="Times New Roman" w:hAnsi="Times New Roman" w:cs="Times New Roman"/>
          </w:rPr>
          <w:t>s</w:t>
        </w:r>
        <w:r>
          <w:rPr>
            <w:rFonts w:ascii="Times New Roman" w:hAnsi="Times New Roman" w:cs="Times New Roman"/>
          </w:rPr>
          <w:t xml:space="preserve"> used to gap-fill the record (Figure B.1). Snow melt depth was converted </w:t>
        </w:r>
        <w:r w:rsidR="00C66FCB">
          <w:rPr>
            <w:rFonts w:ascii="Times New Roman" w:hAnsi="Times New Roman" w:cs="Times New Roman"/>
          </w:rPr>
          <w:t xml:space="preserve">to water equivalent using density of </w:t>
        </w:r>
        <w:commentRangeStart w:id="387"/>
        <w:r w:rsidR="00C66FCB">
          <w:rPr>
            <w:rFonts w:ascii="Times New Roman" w:hAnsi="Times New Roman" w:cs="Times New Roman"/>
          </w:rPr>
          <w:t>0.4</w:t>
        </w:r>
        <w:commentRangeEnd w:id="387"/>
        <w:r w:rsidR="00C66FCB">
          <w:rPr>
            <w:rStyle w:val="CommentReference"/>
          </w:rPr>
          <w:commentReference w:id="387"/>
        </w:r>
        <w:r>
          <w:rPr>
            <w:rFonts w:ascii="Times New Roman" w:hAnsi="Times New Roman" w:cs="Times New Roman"/>
          </w:rPr>
          <w:t xml:space="preserve">. </w:t>
        </w:r>
        <w:commentRangeEnd w:id="383"/>
        <w:r>
          <w:rPr>
            <w:rStyle w:val="CommentReference"/>
          </w:rPr>
          <w:commentReference w:id="383"/>
        </w:r>
        <w:r w:rsidR="00C66FCB">
          <w:rPr>
            <w:rFonts w:ascii="Times New Roman" w:hAnsi="Times New Roman" w:cs="Times New Roman"/>
          </w:rPr>
          <w:t>Shallow soil water inputs were estimated b</w:t>
        </w:r>
        <w:r w:rsidR="004971DF">
          <w:rPr>
            <w:rFonts w:ascii="Times New Roman" w:hAnsi="Times New Roman" w:cs="Times New Roman"/>
          </w:rPr>
          <w:t>y</w:t>
        </w:r>
        <w:r w:rsidR="00C66FCB">
          <w:rPr>
            <w:rFonts w:ascii="Times New Roman" w:hAnsi="Times New Roman" w:cs="Times New Roman"/>
          </w:rPr>
          <w:t xml:space="preserve"> smoothing 10-min soil moisture content at the depth of 12 cm, and then depth </w:t>
        </w:r>
        <w:proofErr w:type="gramStart"/>
        <w:r w:rsidR="00C66FCB">
          <w:rPr>
            <w:rFonts w:ascii="Times New Roman" w:hAnsi="Times New Roman" w:cs="Times New Roman"/>
          </w:rPr>
          <w:t>integrating</w:t>
        </w:r>
        <w:proofErr w:type="gramEnd"/>
        <w:r w:rsidR="00C66FCB">
          <w:rPr>
            <w:rFonts w:ascii="Times New Roman" w:hAnsi="Times New Roman" w:cs="Times New Roman"/>
          </w:rPr>
          <w:t xml:space="preserve"> moisture content over the time series. Positive change was counted as</w:t>
        </w:r>
        <w:r w:rsidR="004971DF">
          <w:rPr>
            <w:rFonts w:ascii="Times New Roman" w:hAnsi="Times New Roman" w:cs="Times New Roman"/>
          </w:rPr>
          <w:t xml:space="preserve"> water</w:t>
        </w:r>
        <w:r w:rsidR="00C66FCB">
          <w:rPr>
            <w:rFonts w:ascii="Times New Roman" w:hAnsi="Times New Roman" w:cs="Times New Roman"/>
          </w:rPr>
          <w:t xml:space="preserve"> accumulation, and negative change was counted as </w:t>
        </w:r>
        <w:r w:rsidR="004971DF">
          <w:rPr>
            <w:rFonts w:ascii="Times New Roman" w:hAnsi="Times New Roman" w:cs="Times New Roman"/>
          </w:rPr>
          <w:t xml:space="preserve">water </w:t>
        </w:r>
        <w:r w:rsidR="00C66FCB">
          <w:rPr>
            <w:rFonts w:ascii="Times New Roman" w:hAnsi="Times New Roman" w:cs="Times New Roman"/>
          </w:rPr>
          <w:t>loss. While shallow soil water input</w:t>
        </w:r>
        <w:r w:rsidR="004971DF">
          <w:rPr>
            <w:rFonts w:ascii="Times New Roman" w:hAnsi="Times New Roman" w:cs="Times New Roman"/>
          </w:rPr>
          <w:t xml:space="preserve"> </w:t>
        </w:r>
        <w:r w:rsidR="00C66FCB">
          <w:rPr>
            <w:rFonts w:ascii="Times New Roman" w:hAnsi="Times New Roman" w:cs="Times New Roman"/>
          </w:rPr>
          <w:t xml:space="preserve">metric is not a good approximation for the precipitation amount, it is a good metric to detect precipitation and melt events in the absence of rain gauge data. </w:t>
        </w:r>
      </w:ins>
    </w:p>
    <w:p w14:paraId="1A222BE0" w14:textId="5B129524" w:rsidR="004971DF" w:rsidRDefault="004971DF" w:rsidP="004971DF">
      <w:pPr>
        <w:spacing w:line="480" w:lineRule="auto"/>
        <w:ind w:firstLine="720"/>
        <w:rPr>
          <w:ins w:id="388" w:author="Katya" w:date="2019-01-07T09:30:00Z"/>
          <w:rFonts w:ascii="Times New Roman" w:hAnsi="Times New Roman" w:cs="Times New Roman"/>
        </w:rPr>
      </w:pPr>
      <w:ins w:id="389" w:author="Katya" w:date="2019-01-07T09:30:00Z">
        <w:r>
          <w:rPr>
            <w:rFonts w:ascii="Times New Roman" w:hAnsi="Times New Roman" w:cs="Times New Roman"/>
          </w:rPr>
          <w:t xml:space="preserve">In the final step, </w:t>
        </w:r>
      </w:ins>
      <w:ins w:id="390" w:author="Gabrielle Boisrame" w:date="2019-01-07T10:04:00Z">
        <w:r w:rsidR="000E323A">
          <w:rPr>
            <w:rFonts w:ascii="Times New Roman" w:hAnsi="Times New Roman" w:cs="Times New Roman"/>
          </w:rPr>
          <w:t xml:space="preserve">a </w:t>
        </w:r>
      </w:ins>
      <w:ins w:id="391" w:author="Katya" w:date="2019-01-07T09:30:00Z">
        <w:r>
          <w:rPr>
            <w:rFonts w:ascii="Times New Roman" w:hAnsi="Times New Roman" w:cs="Times New Roman"/>
          </w:rPr>
          <w:t xml:space="preserve">Bayesian </w:t>
        </w:r>
        <w:r w:rsidR="00962861">
          <w:rPr>
            <w:rFonts w:ascii="Times New Roman" w:hAnsi="Times New Roman" w:cs="Times New Roman"/>
          </w:rPr>
          <w:t xml:space="preserve">linear </w:t>
        </w:r>
        <w:r>
          <w:rPr>
            <w:rFonts w:ascii="Times New Roman" w:hAnsi="Times New Roman" w:cs="Times New Roman"/>
          </w:rPr>
          <w:t>regression</w:t>
        </w:r>
        <w:r w:rsidR="00962861">
          <w:rPr>
            <w:rFonts w:ascii="Times New Roman" w:hAnsi="Times New Roman" w:cs="Times New Roman"/>
          </w:rPr>
          <w:t xml:space="preserve"> model</w:t>
        </w:r>
        <w:r>
          <w:rPr>
            <w:rFonts w:ascii="Times New Roman" w:hAnsi="Times New Roman" w:cs="Times New Roman"/>
          </w:rPr>
          <w:t xml:space="preserve"> (</w:t>
        </w:r>
        <w:proofErr w:type="spellStart"/>
        <w:r w:rsidR="00962861">
          <w:rPr>
            <w:rFonts w:ascii="Times New Roman" w:hAnsi="Times New Roman" w:cs="Times New Roman"/>
          </w:rPr>
          <w:t>mice.impute.norm</w:t>
        </w:r>
        <w:proofErr w:type="spellEnd"/>
        <w:r>
          <w:rPr>
            <w:rFonts w:ascii="Times New Roman" w:hAnsi="Times New Roman" w:cs="Times New Roman"/>
          </w:rPr>
          <w:t xml:space="preserve"> function in R package “MICE”) was used to impute missing data when there was record for at least one </w:t>
        </w:r>
        <w:r>
          <w:rPr>
            <w:rFonts w:ascii="Times New Roman" w:hAnsi="Times New Roman" w:cs="Times New Roman"/>
          </w:rPr>
          <w:lastRenderedPageBreak/>
          <w:t xml:space="preserve">station. All predictions were rounded to the nearest 0.1 inch (0.254 mm), since that is the smallest measurement detected by the rain gauge </w:t>
        </w:r>
      </w:ins>
    </w:p>
    <w:p w14:paraId="4749D613" w14:textId="5F1BE3C1" w:rsidR="007E5381" w:rsidRDefault="007E5381" w:rsidP="007060E1">
      <w:pPr>
        <w:spacing w:line="480" w:lineRule="auto"/>
        <w:ind w:firstLine="720"/>
        <w:rPr>
          <w:ins w:id="392" w:author="Katya" w:date="2019-01-07T09:30:00Z"/>
          <w:rFonts w:ascii="Times New Roman" w:hAnsi="Times New Roman" w:cs="Times New Roman"/>
        </w:rPr>
      </w:pPr>
    </w:p>
    <w:p w14:paraId="0B8C5640" w14:textId="6BFF4E11" w:rsidR="007E5381" w:rsidRDefault="003B169F" w:rsidP="007060E1">
      <w:pPr>
        <w:spacing w:line="480" w:lineRule="auto"/>
        <w:ind w:firstLine="720"/>
        <w:rPr>
          <w:ins w:id="393" w:author="Katya" w:date="2019-01-07T09:30:00Z"/>
          <w:rFonts w:ascii="Times New Roman" w:hAnsi="Times New Roman" w:cs="Times New Roman"/>
        </w:rPr>
      </w:pPr>
      <w:ins w:id="394" w:author="Katya" w:date="2019-01-07T09:30:00Z">
        <w:r w:rsidRPr="003B169F">
          <w:rPr>
            <w:rFonts w:ascii="Times New Roman" w:hAnsi="Times New Roman" w:cs="Times New Roman"/>
            <w:noProof/>
            <w:lang w:eastAsia="en-US"/>
          </w:rPr>
          <w:drawing>
            <wp:inline distT="0" distB="0" distL="0" distR="0" wp14:anchorId="3C62DD0F" wp14:editId="493672E6">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69259" cy="2430546"/>
                      </a:xfrm>
                      <a:prstGeom prst="rect">
                        <a:avLst/>
                      </a:prstGeom>
                    </pic:spPr>
                  </pic:pic>
                </a:graphicData>
              </a:graphic>
            </wp:inline>
          </w:drawing>
        </w:r>
      </w:ins>
    </w:p>
    <w:p w14:paraId="524084F2" w14:textId="0DFD6A9D" w:rsidR="003B169F" w:rsidRDefault="003B169F" w:rsidP="007060E1">
      <w:pPr>
        <w:spacing w:line="480" w:lineRule="auto"/>
        <w:ind w:firstLine="720"/>
        <w:rPr>
          <w:ins w:id="395" w:author="Katya" w:date="2019-01-07T09:30:00Z"/>
          <w:rFonts w:ascii="Times New Roman" w:hAnsi="Times New Roman" w:cs="Times New Roman"/>
        </w:rPr>
      </w:pPr>
      <w:ins w:id="396" w:author="Katya" w:date="2019-01-07T09:30:00Z">
        <w:r w:rsidRPr="003B169F">
          <w:rPr>
            <w:rFonts w:ascii="Times New Roman" w:hAnsi="Times New Roman" w:cs="Times New Roman"/>
            <w:noProof/>
            <w:lang w:eastAsia="en-US"/>
          </w:rPr>
          <w:drawing>
            <wp:inline distT="0" distB="0" distL="0" distR="0" wp14:anchorId="4DEFB76A" wp14:editId="56A1184D">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140" cy="2471459"/>
                      </a:xfrm>
                      <a:prstGeom prst="rect">
                        <a:avLst/>
                      </a:prstGeom>
                    </pic:spPr>
                  </pic:pic>
                </a:graphicData>
              </a:graphic>
            </wp:inline>
          </w:drawing>
        </w:r>
      </w:ins>
    </w:p>
    <w:p w14:paraId="18311AE5" w14:textId="2DA1DF7F" w:rsidR="003B169F" w:rsidRDefault="003B169F" w:rsidP="007060E1">
      <w:pPr>
        <w:spacing w:line="480" w:lineRule="auto"/>
        <w:ind w:firstLine="720"/>
        <w:rPr>
          <w:ins w:id="397" w:author="Katya" w:date="2019-01-07T09:30:00Z"/>
          <w:rFonts w:ascii="Times New Roman" w:hAnsi="Times New Roman" w:cs="Times New Roman"/>
        </w:rPr>
      </w:pPr>
      <w:ins w:id="398" w:author="Katya" w:date="2019-01-07T09:30:00Z">
        <w:r w:rsidRPr="003B169F">
          <w:rPr>
            <w:rFonts w:ascii="Times New Roman" w:hAnsi="Times New Roman" w:cs="Times New Roman"/>
            <w:noProof/>
            <w:lang w:eastAsia="en-US"/>
          </w:rPr>
          <w:lastRenderedPageBreak/>
          <w:drawing>
            <wp:inline distT="0" distB="0" distL="0" distR="0" wp14:anchorId="20D08290" wp14:editId="7C6B0A30">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88655" cy="2412249"/>
                      </a:xfrm>
                      <a:prstGeom prst="rect">
                        <a:avLst/>
                      </a:prstGeom>
                    </pic:spPr>
                  </pic:pic>
                </a:graphicData>
              </a:graphic>
            </wp:inline>
          </w:drawing>
        </w:r>
      </w:ins>
    </w:p>
    <w:p w14:paraId="0B53D843" w14:textId="22729296" w:rsidR="003B169F" w:rsidRDefault="007E29C7" w:rsidP="007060E1">
      <w:pPr>
        <w:spacing w:line="480" w:lineRule="auto"/>
        <w:ind w:firstLine="720"/>
        <w:rPr>
          <w:ins w:id="399" w:author="Katya" w:date="2019-01-07T09:30:00Z"/>
          <w:rFonts w:ascii="Times New Roman" w:hAnsi="Times New Roman" w:cs="Times New Roman"/>
        </w:rPr>
      </w:pPr>
      <w:ins w:id="400" w:author="Katya" w:date="2019-01-07T09:30:00Z">
        <w:r>
          <w:rPr>
            <w:rFonts w:ascii="Times New Roman" w:hAnsi="Times New Roman" w:cs="Times New Roman"/>
          </w:rPr>
          <w:t>Figure B.1:</w:t>
        </w:r>
        <w:r w:rsidR="004971DF">
          <w:rPr>
            <w:rFonts w:ascii="Times New Roman" w:hAnsi="Times New Roman" w:cs="Times New Roman"/>
          </w:rPr>
          <w:t xml:space="preserve"> </w:t>
        </w:r>
        <w:commentRangeStart w:id="401"/>
        <w:r w:rsidR="003B169F">
          <w:rPr>
            <w:rFonts w:ascii="Times New Roman" w:hAnsi="Times New Roman" w:cs="Times New Roman"/>
          </w:rPr>
          <w:t>Forest (top), shrub (middle), wetland (bottom)</w:t>
        </w:r>
      </w:ins>
      <w:commentRangeEnd w:id="401"/>
      <w:r w:rsidR="000E323A">
        <w:rPr>
          <w:rStyle w:val="CommentReference"/>
        </w:rPr>
        <w:commentReference w:id="401"/>
      </w:r>
    </w:p>
    <w:p w14:paraId="734FDD58" w14:textId="77777777" w:rsidR="007060E1" w:rsidRDefault="007060E1" w:rsidP="007060E1">
      <w:pPr>
        <w:spacing w:line="480" w:lineRule="auto"/>
        <w:ind w:firstLine="720"/>
        <w:rPr>
          <w:ins w:id="402" w:author="Katya" w:date="2019-01-07T09:30:00Z"/>
          <w:rFonts w:ascii="Times New Roman" w:hAnsi="Times New Roman" w:cs="Times New Roman"/>
        </w:rPr>
      </w:pPr>
    </w:p>
    <w:p w14:paraId="2F010E8F" w14:textId="460D8771" w:rsidR="00307361" w:rsidRDefault="00307361" w:rsidP="000C2D17">
      <w:pPr>
        <w:spacing w:line="480" w:lineRule="auto"/>
        <w:rPr>
          <w:ins w:id="403" w:author="Katya" w:date="2019-01-07T09:30:00Z"/>
          <w:rFonts w:ascii="Times New Roman" w:hAnsi="Times New Roman" w:cs="Times New Roman"/>
        </w:rPr>
      </w:pPr>
    </w:p>
    <w:p w14:paraId="1011C129" w14:textId="0A98F838" w:rsidR="00307361" w:rsidRDefault="00307361" w:rsidP="000C2D17">
      <w:pPr>
        <w:spacing w:line="480" w:lineRule="auto"/>
        <w:rPr>
          <w:ins w:id="404" w:author="Katya" w:date="2019-01-07T09:30:00Z"/>
          <w:rFonts w:ascii="Times New Roman" w:hAnsi="Times New Roman" w:cs="Times New Roman"/>
        </w:rPr>
      </w:pPr>
    </w:p>
    <w:p w14:paraId="6A8FA58A" w14:textId="6BF7F463" w:rsidR="007060E1" w:rsidRPr="000C2D17" w:rsidRDefault="007060E1" w:rsidP="000C2D17">
      <w:pPr>
        <w:spacing w:line="480" w:lineRule="auto"/>
        <w:rPr>
          <w:rFonts w:ascii="Times New Roman" w:hAnsi="Times New Roman" w:cs="Times New Roman"/>
        </w:rPr>
      </w:pPr>
    </w:p>
    <w:sectPr w:rsidR="007060E1"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Sally Thompson" w:date="2018-10-25T09:28:00Z" w:initials="ST">
    <w:p w14:paraId="5A1E33AF" w14:textId="490C03F6" w:rsidR="00AE09DE" w:rsidRDefault="00AE09DE">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7" w:author="Jens Stevens" w:date="2018-09-25T17:29:00Z" w:initials="JS">
    <w:p w14:paraId="63355731" w14:textId="6E6048AF" w:rsidR="00AE09DE" w:rsidRDefault="00AE09DE">
      <w:pPr>
        <w:pStyle w:val="CommentText"/>
      </w:pPr>
      <w:r>
        <w:rPr>
          <w:rStyle w:val="CommentReference"/>
        </w:rPr>
        <w:annotationRef/>
      </w:r>
      <w:r>
        <w:t>Scott</w:t>
      </w:r>
    </w:p>
  </w:comment>
  <w:comment w:id="18" w:author="Jens Stevens" w:date="2018-09-25T17:29:00Z" w:initials="JS">
    <w:p w14:paraId="350C0998" w14:textId="5EB3BB63" w:rsidR="00AE09DE" w:rsidRDefault="00AE09DE">
      <w:pPr>
        <w:pStyle w:val="CommentText"/>
      </w:pPr>
      <w:r>
        <w:rPr>
          <w:rStyle w:val="CommentReference"/>
        </w:rPr>
        <w:annotationRef/>
      </w:r>
      <w:r>
        <w:t>Sally</w:t>
      </w:r>
    </w:p>
  </w:comment>
  <w:comment w:id="19" w:author="Jens Stevens" w:date="2018-09-25T17:29:00Z" w:initials="JS">
    <w:p w14:paraId="3AAC1ACE" w14:textId="06AF88AF" w:rsidR="00AE09DE" w:rsidRDefault="00AE09DE">
      <w:pPr>
        <w:pStyle w:val="CommentText"/>
      </w:pPr>
      <w:r>
        <w:rPr>
          <w:rStyle w:val="CommentReference"/>
        </w:rPr>
        <w:annotationRef/>
      </w:r>
      <w:r>
        <w:t>Brandon</w:t>
      </w:r>
    </w:p>
  </w:comment>
  <w:comment w:id="41" w:author="Ekaterina Rakhmatulina" w:date="2019-01-04T17:17:00Z" w:initials="ER">
    <w:p w14:paraId="332345D7" w14:textId="3598692B" w:rsidR="00AE09DE" w:rsidRDefault="00AE09DE">
      <w:pPr>
        <w:pStyle w:val="CommentText"/>
      </w:pPr>
      <w:r>
        <w:rPr>
          <w:rStyle w:val="CommentReference"/>
        </w:rPr>
        <w:annotationRef/>
      </w:r>
      <w:r>
        <w:t>Mean of shrub and wetland stations</w:t>
      </w:r>
    </w:p>
  </w:comment>
  <w:comment w:id="47" w:author="Ekaterina Rakhmatulina" w:date="2019-01-04T17:17:00Z" w:initials="ER">
    <w:p w14:paraId="2810753F" w14:textId="7423A4AF" w:rsidR="00AE09DE" w:rsidRDefault="00AE09DE">
      <w:pPr>
        <w:pStyle w:val="CommentText"/>
      </w:pPr>
      <w:r>
        <w:rPr>
          <w:rStyle w:val="CommentReference"/>
        </w:rPr>
        <w:annotationRef/>
      </w:r>
      <w:r>
        <w:t>Mean of shrub and wetland stations</w:t>
      </w:r>
    </w:p>
  </w:comment>
  <w:comment w:id="72" w:author="Sally Thompson" w:date="2018-10-25T15:53:00Z" w:initials="ST">
    <w:p w14:paraId="691B5617" w14:textId="50235339" w:rsidR="00AE09DE" w:rsidRDefault="00AE09DE">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78" w:author="Sally Thompson" w:date="2018-10-25T12:14:00Z" w:initials="ST">
    <w:p w14:paraId="5FFD0873" w14:textId="0E043E98" w:rsidR="00AE09DE" w:rsidRDefault="00AE09DE">
      <w:pPr>
        <w:pStyle w:val="CommentText"/>
      </w:pPr>
      <w:r>
        <w:rPr>
          <w:rStyle w:val="CommentReference"/>
        </w:rPr>
        <w:annotationRef/>
      </w:r>
      <w:r>
        <w:t>Jens, I know there’s unit conversion going on here, but let’s not go crazy with the significant figures…!</w:t>
      </w:r>
    </w:p>
  </w:comment>
  <w:comment w:id="83" w:author="Jens Stevens" w:date="2018-09-25T17:56:00Z" w:initials="JS">
    <w:p w14:paraId="6B50F124" w14:textId="250E8A08" w:rsidR="00AE09DE" w:rsidRDefault="00AE09DE">
      <w:pPr>
        <w:pStyle w:val="CommentText"/>
      </w:pPr>
      <w:r>
        <w:rPr>
          <w:rStyle w:val="CommentReference"/>
        </w:rPr>
        <w:annotationRef/>
      </w:r>
      <w:r>
        <w:t>Jens will elaborate.</w:t>
      </w:r>
    </w:p>
  </w:comment>
  <w:comment w:id="85" w:author="Ekaterina Rakhmatulina" w:date="2018-12-04T13:04:00Z" w:initials="ER">
    <w:p w14:paraId="4C51CFB8" w14:textId="77777777" w:rsidR="00AE09DE" w:rsidRDefault="00AE09DE">
      <w:pPr>
        <w:pStyle w:val="CommentText"/>
      </w:pPr>
      <w:r>
        <w:rPr>
          <w:rStyle w:val="CommentReference"/>
        </w:rPr>
        <w:annotationRef/>
      </w:r>
      <w:r>
        <w:t>Or would it be dense according to our veg classification?</w:t>
      </w:r>
    </w:p>
    <w:p w14:paraId="7379F549" w14:textId="3BAC3609" w:rsidR="00AE09DE" w:rsidRDefault="00AE09DE">
      <w:pPr>
        <w:pStyle w:val="CommentText"/>
      </w:pPr>
    </w:p>
  </w:comment>
  <w:comment w:id="86" w:author="Gabrielle Boisrame" w:date="2018-12-10T16:18:00Z" w:initials="GB">
    <w:p w14:paraId="5ED5A27E" w14:textId="6704C084" w:rsidR="00AE09DE" w:rsidRDefault="00AE09DE">
      <w:pPr>
        <w:pStyle w:val="CommentText"/>
      </w:pPr>
      <w:r>
        <w:rPr>
          <w:rStyle w:val="CommentReference"/>
        </w:rPr>
        <w:annotationRef/>
      </w:r>
      <w:r>
        <w:t>Yes, it’s dense. I changed it.</w:t>
      </w:r>
    </w:p>
  </w:comment>
  <w:comment w:id="87" w:author="Gabrielle Boisrame" w:date="2018-12-10T16:19:00Z" w:initials="GB">
    <w:p w14:paraId="57107750" w14:textId="184CEE81" w:rsidR="00AE09DE" w:rsidRDefault="00AE09DE">
      <w:pPr>
        <w:pStyle w:val="CommentText"/>
      </w:pPr>
      <w:r>
        <w:rPr>
          <w:rStyle w:val="CommentReference"/>
        </w:rPr>
        <w:annotationRef/>
      </w:r>
      <w:r>
        <w:t>I know we keep calling this site “shrub,” but really it’s mostly conifer recruitment (there are not many shrub fields in Sugarloaf, so we chose this site as representative of a place that burned at high severity and is now relatively dry, similar to the ICB shrub site)</w:t>
      </w:r>
    </w:p>
  </w:comment>
  <w:comment w:id="92" w:author="Ekaterina Rakhmatulina" w:date="2019-01-02T14:51:00Z" w:initials="ER">
    <w:p w14:paraId="7458E802" w14:textId="092E1E74" w:rsidR="00AE09DE" w:rsidRDefault="00AE09DE">
      <w:pPr>
        <w:pStyle w:val="CommentText"/>
      </w:pPr>
      <w:r>
        <w:rPr>
          <w:rStyle w:val="CommentReference"/>
        </w:rPr>
        <w:annotationRef/>
      </w:r>
      <w:r>
        <w:t>Tree density?</w:t>
      </w:r>
    </w:p>
  </w:comment>
  <w:comment w:id="93" w:author="Ekaterina Rakhmatulina" w:date="2019-01-02T14:52:00Z" w:initials="ER">
    <w:p w14:paraId="5A8C9041" w14:textId="4AA42539" w:rsidR="00AE09DE" w:rsidRDefault="00AE09DE">
      <w:pPr>
        <w:pStyle w:val="CommentText"/>
      </w:pPr>
      <w:r>
        <w:rPr>
          <w:rStyle w:val="CommentReference"/>
        </w:rPr>
        <w:annotationRef/>
      </w:r>
      <w:r>
        <w:t>Should we include pictures, perhaps in the Appendix?</w:t>
      </w:r>
    </w:p>
  </w:comment>
  <w:comment w:id="94" w:author="Gabrielle Boisrame" w:date="2019-01-07T10:30:00Z" w:initials="GB">
    <w:p w14:paraId="7B709E52" w14:textId="09AC30BF" w:rsidR="009B6214" w:rsidRDefault="009B6214">
      <w:pPr>
        <w:pStyle w:val="CommentText"/>
      </w:pPr>
      <w:r>
        <w:rPr>
          <w:rStyle w:val="CommentReference"/>
        </w:rPr>
        <w:annotationRef/>
      </w:r>
      <w:r>
        <w:t>We should give actual brand names.</w:t>
      </w:r>
    </w:p>
  </w:comment>
  <w:comment w:id="97" w:author="Ekaterina Rakhmatulina" w:date="2019-01-02T15:09:00Z" w:initials="ER">
    <w:p w14:paraId="0BEF1FB2" w14:textId="35199830" w:rsidR="00AE09DE" w:rsidRDefault="00AE09DE">
      <w:pPr>
        <w:pStyle w:val="CommentText"/>
      </w:pPr>
      <w:r>
        <w:rPr>
          <w:rStyle w:val="CommentReference"/>
        </w:rPr>
        <w:annotationRef/>
      </w:r>
      <w:r>
        <w:t>32% wetland, 25% shrub, 27% forest</w:t>
      </w:r>
    </w:p>
  </w:comment>
  <w:comment w:id="99" w:author="Ekaterina Rakhmatulina" w:date="2019-01-02T15:10:00Z" w:initials="ER">
    <w:p w14:paraId="4895AF71" w14:textId="38B6EBFA" w:rsidR="00AE09DE" w:rsidRDefault="00AE09DE">
      <w:pPr>
        <w:pStyle w:val="CommentText"/>
      </w:pPr>
      <w:r>
        <w:rPr>
          <w:rStyle w:val="CommentReference"/>
        </w:rPr>
        <w:annotationRef/>
      </w:r>
      <w:r>
        <w:t xml:space="preserve">Forest, &lt;1% </w:t>
      </w:r>
      <w:proofErr w:type="spellStart"/>
      <w:r>
        <w:t>wetland+shrub</w:t>
      </w:r>
      <w:proofErr w:type="spellEnd"/>
    </w:p>
  </w:comment>
  <w:comment w:id="106" w:author="Ekaterina Rakhmatulina" w:date="2018-12-04T13:23:00Z" w:initials="ER">
    <w:p w14:paraId="530E1DD2" w14:textId="6E0731E9" w:rsidR="00AE09DE" w:rsidRDefault="00AE09DE">
      <w:pPr>
        <w:pStyle w:val="CommentText"/>
      </w:pPr>
      <w:r>
        <w:rPr>
          <w:rStyle w:val="CommentReference"/>
        </w:rPr>
        <w:annotationRef/>
      </w:r>
      <w:r>
        <w:t>I approximated density to be 0.4 of water. Should I mention that we don’t have density measurements?</w:t>
      </w:r>
    </w:p>
  </w:comment>
  <w:comment w:id="107" w:author="Gabrielle Boisrame" w:date="2018-12-10T16:22:00Z" w:initials="GB">
    <w:p w14:paraId="001A3F5C" w14:textId="66BBB75E" w:rsidR="00AE09DE" w:rsidRDefault="00AE09DE">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104" w:author="Gabrielle" w:date="2018-12-10T21:26:00Z" w:initials="G">
    <w:p w14:paraId="7B7C02C7" w14:textId="27112DA0" w:rsidR="00AE09DE" w:rsidRDefault="00AE09DE">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105" w:author="Ekaterina Rakhmatulina" w:date="2018-12-26T15:35:00Z" w:initials="ER">
    <w:p w14:paraId="6B43E391" w14:textId="4AD7E28C" w:rsidR="00AE09DE" w:rsidRDefault="00AE09DE">
      <w:pPr>
        <w:pStyle w:val="CommentText"/>
      </w:pPr>
      <w:r>
        <w:rPr>
          <w:rStyle w:val="CommentReference"/>
        </w:rPr>
        <w:annotationRef/>
      </w:r>
      <w:r>
        <w:t>I think Appendix makes more sense</w:t>
      </w:r>
    </w:p>
  </w:comment>
  <w:comment w:id="111" w:author="Ekaterina Rakhmatulina" w:date="2018-12-07T18:29:00Z" w:initials="ER">
    <w:p w14:paraId="298257C9" w14:textId="4F6DDE1B" w:rsidR="00AE09DE" w:rsidRDefault="00AE09DE">
      <w:pPr>
        <w:pStyle w:val="CommentText"/>
      </w:pPr>
      <w:r>
        <w:rPr>
          <w:rStyle w:val="CommentReference"/>
        </w:rPr>
        <w:annotationRef/>
      </w:r>
      <w:r>
        <w:t xml:space="preserve">Thoughts? A bit of a strong statement perhaps? </w:t>
      </w:r>
    </w:p>
  </w:comment>
  <w:comment w:id="112" w:author="Gabrielle Boisrame" w:date="2018-12-10T16:23:00Z" w:initials="GB">
    <w:p w14:paraId="19001A95" w14:textId="01C151B2" w:rsidR="00AE09DE" w:rsidRDefault="00AE09DE">
      <w:pPr>
        <w:pStyle w:val="CommentText"/>
      </w:pPr>
      <w:r>
        <w:rPr>
          <w:rStyle w:val="CommentReference"/>
        </w:rPr>
        <w:annotationRef/>
      </w:r>
      <w:r>
        <w:t>We should probably compare temperature too.</w:t>
      </w:r>
    </w:p>
  </w:comment>
  <w:comment w:id="117" w:author="Jens Stevens" w:date="2018-09-25T19:15:00Z" w:initials="JS">
    <w:p w14:paraId="14772027" w14:textId="0C0E6041" w:rsidR="00AE09DE" w:rsidRDefault="00AE09DE">
      <w:pPr>
        <w:pStyle w:val="CommentText"/>
      </w:pPr>
      <w:r>
        <w:rPr>
          <w:rStyle w:val="CommentReference"/>
        </w:rPr>
        <w:annotationRef/>
      </w:r>
      <w:r>
        <w:rPr>
          <w:rStyle w:val="CommentReference"/>
        </w:rPr>
        <w:t>Sally, Gabrielle, Katya</w:t>
      </w:r>
    </w:p>
  </w:comment>
  <w:comment w:id="130" w:author="Jens Stevens" w:date="2018-09-25T19:21:00Z" w:initials="JS">
    <w:p w14:paraId="188F215A" w14:textId="77777777" w:rsidR="00AE09DE" w:rsidRDefault="00AE09DE"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131" w:author="Jens Stevens" w:date="2018-09-25T19:22:00Z" w:initials="JS">
    <w:p w14:paraId="45FF40CD" w14:textId="77777777" w:rsidR="00AE09DE" w:rsidRDefault="00AE09DE" w:rsidP="00FF17D0">
      <w:pPr>
        <w:pStyle w:val="CommentText"/>
      </w:pPr>
      <w:r>
        <w:rPr>
          <w:rStyle w:val="CommentReference"/>
        </w:rPr>
        <w:annotationRef/>
      </w:r>
      <w:r>
        <w:t xml:space="preserve">Again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138" w:author="Jens Stevens" w:date="2018-09-25T19:25:00Z" w:initials="JS">
    <w:p w14:paraId="6C65E0C5" w14:textId="77777777" w:rsidR="00AE09DE" w:rsidRDefault="00AE09DE" w:rsidP="00FF17D0">
      <w:pPr>
        <w:pStyle w:val="CommentText"/>
      </w:pPr>
      <w:r>
        <w:rPr>
          <w:rStyle w:val="CommentReference"/>
        </w:rPr>
        <w:annotationRef/>
      </w:r>
      <w:r>
        <w:t>Hydrological implications here, but the total area in dense meadows is such a drop in the bucket in this landscape…</w:t>
      </w:r>
    </w:p>
  </w:comment>
  <w:comment w:id="181" w:author="Gabrielle Boisrame" w:date="2019-01-07T10:21:00Z" w:initials="GB">
    <w:p w14:paraId="5B6E2665" w14:textId="0CCFD64D" w:rsidR="007D0779" w:rsidRDefault="007D0779">
      <w:pPr>
        <w:pStyle w:val="CommentText"/>
      </w:pPr>
      <w:r>
        <w:rPr>
          <w:rStyle w:val="CommentReference"/>
        </w:rPr>
        <w:annotationRef/>
      </w:r>
      <w:r>
        <w:t xml:space="preserve">I’m not 100% comfortable with calling this “precipitation” since it includes snowmelt, correct? Could we call it something like “water inputs”? </w:t>
      </w:r>
    </w:p>
  </w:comment>
  <w:comment w:id="176" w:author="Gabrielle" w:date="2018-12-10T21:09:00Z" w:initials="G">
    <w:p w14:paraId="74C03C78" w14:textId="6596C580" w:rsidR="00AE09DE" w:rsidRDefault="00AE09DE">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177" w:author="Ekaterina Rakhmatulina" w:date="2018-12-25T17:34:00Z" w:initials="ER">
    <w:p w14:paraId="00F100FC" w14:textId="2DC2A177" w:rsidR="00AE09DE" w:rsidRDefault="00AE09DE">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188" w:author="Ekaterina Rakhmatulina" w:date="2018-12-06T10:56:00Z" w:initials="ER">
    <w:p w14:paraId="0A6D444D" w14:textId="77777777" w:rsidR="00AE09DE" w:rsidRDefault="00AE09DE" w:rsidP="00CC6A12">
      <w:pPr>
        <w:pStyle w:val="CommentText"/>
      </w:pPr>
      <w:r>
        <w:rPr>
          <w:rStyle w:val="CommentReference"/>
        </w:rPr>
        <w:annotationRef/>
      </w:r>
      <w:r>
        <w:t>Right now this is a screenshot, I can make this higher quality for the final version</w:t>
      </w:r>
    </w:p>
    <w:p w14:paraId="1CE1F75F" w14:textId="77777777" w:rsidR="00AE09DE" w:rsidRDefault="00AE09DE" w:rsidP="00CC6A12">
      <w:pPr>
        <w:pStyle w:val="CommentText"/>
      </w:pPr>
    </w:p>
  </w:comment>
  <w:comment w:id="195" w:author="Ekaterina Rakhmatulina" w:date="2018-12-10T11:20:00Z" w:initials="ER">
    <w:p w14:paraId="6C5112FD" w14:textId="24EC960A" w:rsidR="00AE09DE" w:rsidRDefault="00AE09DE">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196" w:author="Ekaterina Rakhmatulina" w:date="2018-12-07T17:54:00Z" w:initials="ER">
    <w:p w14:paraId="558E8ADD" w14:textId="77777777" w:rsidR="00AE09DE" w:rsidRDefault="00AE09DE"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198" w:author="Gabrielle" w:date="2018-12-10T21:14:00Z" w:initials="G">
    <w:p w14:paraId="0D3A2C0F" w14:textId="7083DA19" w:rsidR="00AE09DE" w:rsidRDefault="00AE09DE">
      <w:pPr>
        <w:pStyle w:val="CommentText"/>
      </w:pPr>
      <w:r>
        <w:rPr>
          <w:rStyle w:val="CommentReference"/>
        </w:rPr>
        <w:annotationRef/>
      </w:r>
      <w:r>
        <w:t>Again, we should decide whether we want to call this site “</w:t>
      </w:r>
      <w:proofErr w:type="spellStart"/>
      <w:r>
        <w:t>shrubland</w:t>
      </w:r>
      <w:proofErr w:type="spellEnd"/>
      <w:r>
        <w:t>” or something else, maybe “conifer regeneration” or “high severity dry”</w:t>
      </w:r>
    </w:p>
  </w:comment>
  <w:comment w:id="199" w:author="Ekaterina Rakhmatulina" w:date="2018-12-25T19:47:00Z" w:initials="ER">
    <w:p w14:paraId="526F4EB3" w14:textId="7D45A880" w:rsidR="00AE09DE" w:rsidRDefault="00AE09DE">
      <w:pPr>
        <w:pStyle w:val="CommentText"/>
      </w:pPr>
      <w:r>
        <w:rPr>
          <w:rStyle w:val="CommentReference"/>
        </w:rPr>
        <w:annotationRef/>
      </w:r>
      <w:r>
        <w:t>I was trying to stick with Jens’ 4 veg classifications</w:t>
      </w:r>
    </w:p>
  </w:comment>
  <w:comment w:id="212" w:author="Ekaterina Rakhmatulina" w:date="2018-12-10T11:35:00Z" w:initials="ER">
    <w:p w14:paraId="7D8CC0AF" w14:textId="77777777" w:rsidR="00AE09DE" w:rsidRDefault="00AE09DE">
      <w:pPr>
        <w:pStyle w:val="CommentText"/>
      </w:pPr>
      <w:r>
        <w:rPr>
          <w:rStyle w:val="CommentReference"/>
        </w:rPr>
        <w:annotationRef/>
      </w:r>
      <w:r>
        <w:t>Is this necessary?</w:t>
      </w:r>
    </w:p>
    <w:p w14:paraId="596E03AF" w14:textId="79CE61D9" w:rsidR="00AE09DE" w:rsidRDefault="00AE09DE">
      <w:pPr>
        <w:pStyle w:val="CommentText"/>
      </w:pPr>
    </w:p>
  </w:comment>
  <w:comment w:id="213" w:author="Gabrielle Boisrame" w:date="2019-01-07T10:22:00Z" w:initials="GB">
    <w:p w14:paraId="21997842" w14:textId="14325110" w:rsidR="009B6214" w:rsidRDefault="009B6214">
      <w:pPr>
        <w:pStyle w:val="CommentText"/>
      </w:pPr>
      <w:r>
        <w:rPr>
          <w:rStyle w:val="CommentReference"/>
        </w:rPr>
        <w:annotationRef/>
      </w:r>
      <w:r>
        <w:t>It depends on what we end up deciding the point of this paper is.</w:t>
      </w:r>
    </w:p>
  </w:comment>
  <w:comment w:id="228" w:author="Gabrielle" w:date="2018-12-10T21:17:00Z" w:initials="G">
    <w:p w14:paraId="17E48F82" w14:textId="54646E6B" w:rsidR="00AE09DE" w:rsidRDefault="00AE09DE">
      <w:pPr>
        <w:pStyle w:val="CommentText"/>
      </w:pPr>
      <w:r>
        <w:rPr>
          <w:rStyle w:val="CommentReference"/>
        </w:rPr>
        <w:annotationRef/>
      </w:r>
      <w:r>
        <w:t xml:space="preserve">This is a little confusing </w:t>
      </w:r>
    </w:p>
  </w:comment>
  <w:comment w:id="241" w:author="Ekaterina Rakhmatulina" w:date="2019-01-02T16:29:00Z" w:initials="ER">
    <w:p w14:paraId="43979ADD" w14:textId="5DBF0643" w:rsidR="00AE09DE" w:rsidRDefault="00AE09DE">
      <w:pPr>
        <w:pStyle w:val="CommentText"/>
      </w:pPr>
      <w:r>
        <w:rPr>
          <w:rStyle w:val="CommentReference"/>
        </w:rPr>
        <w:annotationRef/>
      </w:r>
      <w:r>
        <w:t xml:space="preserve">Don’t really have an explanation for this yet.  Maybe plants are actually using shallow moisture while deep moisture continuously declines throughout the summer months </w:t>
      </w:r>
      <w:proofErr w:type="spellStart"/>
      <w:r>
        <w:t>irregardless</w:t>
      </w:r>
      <w:proofErr w:type="spellEnd"/>
      <w:r>
        <w:t xml:space="preserve"> of </w:t>
      </w:r>
      <w:proofErr w:type="spellStart"/>
      <w:r>
        <w:t>precip</w:t>
      </w:r>
      <w:proofErr w:type="spellEnd"/>
    </w:p>
  </w:comment>
  <w:comment w:id="252" w:author="Ekaterina Rakhmatulina" w:date="2019-01-02T16:19:00Z" w:initials="ER">
    <w:p w14:paraId="4168FE13" w14:textId="01FF8783" w:rsidR="00AE09DE" w:rsidRDefault="00AE09D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53" w:author="Gabrielle Boisrame" w:date="2019-01-07T10:26:00Z" w:initials="GB">
    <w:p w14:paraId="485BB239" w14:textId="575921C4" w:rsidR="009B6214" w:rsidRDefault="009B6214">
      <w:pPr>
        <w:pStyle w:val="CommentText"/>
      </w:pPr>
      <w:r>
        <w:rPr>
          <w:rStyle w:val="CommentReference"/>
        </w:rPr>
        <w:annotationRef/>
      </w:r>
      <w:r>
        <w:t>That is odd. We can look into it more closely later if it becomes important to our conclusions.</w:t>
      </w:r>
    </w:p>
  </w:comment>
  <w:comment w:id="262" w:author="Ekaterina Rakhmatulina" w:date="2018-12-10T12:32:00Z" w:initials="ER">
    <w:p w14:paraId="1F06D248" w14:textId="4538DEDA" w:rsidR="00AE09DE" w:rsidRDefault="00AE09DE">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263" w:author="Gabrielle" w:date="2018-12-10T21:19:00Z" w:initials="G">
    <w:p w14:paraId="08F5EDA2" w14:textId="11AB9634" w:rsidR="00AE09DE" w:rsidRDefault="00AE09DE">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264" w:author="Ekaterina Rakhmatulina" w:date="2018-12-25T20:42:00Z" w:initials="ER">
    <w:p w14:paraId="41F6EA4E" w14:textId="50084E29" w:rsidR="00AE09DE" w:rsidRDefault="00AE09DE">
      <w:pPr>
        <w:pStyle w:val="CommentText"/>
      </w:pPr>
      <w:r>
        <w:rPr>
          <w:rStyle w:val="CommentReference"/>
        </w:rPr>
        <w:annotationRef/>
      </w:r>
      <w:r>
        <w:t>Ok, changed the correlation coefficient to include only June through Sept</w:t>
      </w:r>
    </w:p>
  </w:comment>
  <w:comment w:id="291" w:author="Ekaterina Rakhmatulina" w:date="2018-12-10T12:00:00Z" w:initials="ER">
    <w:p w14:paraId="2BFD4B63" w14:textId="0793253C" w:rsidR="00AE09DE" w:rsidRDefault="00AE09DE">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327" w:author="Jens Stevens" w:date="2018-09-25T19:32:00Z" w:initials="JS">
    <w:p w14:paraId="75E2D500" w14:textId="3776D076" w:rsidR="00AE09DE" w:rsidRDefault="00AE09DE">
      <w:pPr>
        <w:pStyle w:val="CommentText"/>
      </w:pPr>
      <w:r>
        <w:rPr>
          <w:rStyle w:val="CommentReference"/>
        </w:rPr>
        <w:annotationRef/>
      </w:r>
      <w:r>
        <w:t xml:space="preserve">May make this hectares eventually, but with so many small numbers here, the hectare figures would be tiny (one pixel = 0.16 ha). </w:t>
      </w:r>
    </w:p>
  </w:comment>
  <w:comment w:id="338" w:author="Ekaterina Rakhmatulina" w:date="2018-12-06T12:00:00Z" w:initials="ER">
    <w:p w14:paraId="40C82D73" w14:textId="77777777" w:rsidR="00AE09DE" w:rsidRDefault="00AE09DE">
      <w:pPr>
        <w:pStyle w:val="CommentText"/>
      </w:pPr>
      <w:r>
        <w:rPr>
          <w:rStyle w:val="CommentReference"/>
        </w:rPr>
        <w:annotationRef/>
      </w:r>
      <w:r>
        <w:t>Would it be useful to show 12 cm soil moisture for each site for each sampling date?</w:t>
      </w:r>
    </w:p>
    <w:p w14:paraId="267837EE" w14:textId="4066BF5D" w:rsidR="00AE09DE" w:rsidRDefault="00AE09DE">
      <w:pPr>
        <w:pStyle w:val="CommentText"/>
      </w:pPr>
    </w:p>
  </w:comment>
  <w:comment w:id="340" w:author="Gabrielle" w:date="2018-12-10T21:22:00Z" w:initials="G">
    <w:p w14:paraId="10518364" w14:textId="2BB87A29" w:rsidR="00AE09DE" w:rsidRDefault="00AE09DE">
      <w:pPr>
        <w:pStyle w:val="CommentText"/>
      </w:pPr>
      <w:r>
        <w:rPr>
          <w:rStyle w:val="CommentReference"/>
        </w:rPr>
        <w:annotationRef/>
      </w:r>
      <w:r>
        <w:t>I like that idea. You could add a point with error bars showing standard deviation at each date.</w:t>
      </w:r>
    </w:p>
  </w:comment>
  <w:comment w:id="341" w:author="Gabrielle Boisrame" w:date="2019-01-07T10:09:00Z" w:initials="GB">
    <w:p w14:paraId="49F04F14" w14:textId="28F04108" w:rsidR="000E323A" w:rsidRDefault="000E323A">
      <w:pPr>
        <w:pStyle w:val="CommentText"/>
      </w:pPr>
      <w:r>
        <w:rPr>
          <w:rStyle w:val="CommentReference"/>
        </w:rPr>
        <w:annotationRef/>
      </w:r>
      <w:r>
        <w:t>Also, I think this is a repeat of Figure 2 above. We should fix that.</w:t>
      </w:r>
    </w:p>
  </w:comment>
  <w:comment w:id="343" w:author="Ekaterina Rakhmatulina" w:date="2018-12-06T10:56:00Z" w:initials="ER">
    <w:p w14:paraId="15FC5FF0" w14:textId="77777777" w:rsidR="00AE09DE" w:rsidRDefault="00AE09DE">
      <w:pPr>
        <w:pStyle w:val="CommentText"/>
      </w:pPr>
      <w:r>
        <w:rPr>
          <w:rStyle w:val="CommentReference"/>
        </w:rPr>
        <w:annotationRef/>
      </w:r>
      <w:r>
        <w:t>Right now this is a screenshot, I can make this higher quality for the final version</w:t>
      </w:r>
    </w:p>
    <w:p w14:paraId="2C26D7F8" w14:textId="2FA2DCC6" w:rsidR="00AE09DE" w:rsidRDefault="00AE09DE">
      <w:pPr>
        <w:pStyle w:val="CommentText"/>
      </w:pPr>
    </w:p>
  </w:comment>
  <w:comment w:id="364" w:author="Gabrielle" w:date="2018-12-10T21:24:00Z" w:initials="G">
    <w:p w14:paraId="2C1ADDD0" w14:textId="1ADB5DF2" w:rsidR="00AE09DE" w:rsidRDefault="00AE09DE">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 w:id="363" w:author="Ekaterina Rakhmatulina" w:date="2019-01-03T17:52:00Z" w:initials="ER">
    <w:p w14:paraId="0FF5103D" w14:textId="77777777" w:rsidR="00AE09DE" w:rsidRDefault="00AE09DE">
      <w:pPr>
        <w:pStyle w:val="CommentText"/>
      </w:pPr>
      <w:r>
        <w:rPr>
          <w:rStyle w:val="CommentReference"/>
        </w:rPr>
        <w:annotationRef/>
      </w:r>
      <w:r>
        <w:t>See below. Is that better?</w:t>
      </w:r>
    </w:p>
    <w:p w14:paraId="4AB9686D" w14:textId="697D88C6" w:rsidR="00AE09DE" w:rsidRDefault="00AE09DE">
      <w:pPr>
        <w:pStyle w:val="CommentText"/>
      </w:pPr>
    </w:p>
  </w:comment>
  <w:comment w:id="385" w:author="Gabrielle Boisrame" w:date="2019-01-07T10:03:00Z" w:initials="GB">
    <w:p w14:paraId="4C502D22" w14:textId="6C17FAF4" w:rsidR="000E323A" w:rsidRDefault="000E323A">
      <w:pPr>
        <w:pStyle w:val="CommentText"/>
      </w:pPr>
      <w:r>
        <w:rPr>
          <w:rStyle w:val="CommentReference"/>
        </w:rPr>
        <w:annotationRef/>
      </w:r>
      <w:r>
        <w:t>Please clarify how you are measuring snow melt here. Is it just a decrease in snowpack depth?</w:t>
      </w:r>
    </w:p>
  </w:comment>
  <w:comment w:id="387" w:author="Ekaterina Rakhmatulina" w:date="2019-01-04T19:48:00Z" w:initials="ER">
    <w:p w14:paraId="34533F1B" w14:textId="140D7610" w:rsidR="00AE09DE" w:rsidRDefault="00AE09DE">
      <w:pPr>
        <w:pStyle w:val="CommentText"/>
      </w:pPr>
      <w:r>
        <w:rPr>
          <w:rStyle w:val="CommentReference"/>
        </w:rPr>
        <w:annotationRef/>
      </w:r>
      <w:r>
        <w:t>Check with the closest snow survey. But this will not change much of the results either way.</w:t>
      </w:r>
    </w:p>
  </w:comment>
  <w:comment w:id="383" w:author="Ekaterina Rakhmatulina" w:date="2019-01-03T17:17:00Z" w:initials="ER">
    <w:p w14:paraId="7AB0796B" w14:textId="77777777" w:rsidR="00AE09DE" w:rsidRDefault="00AE09DE" w:rsidP="007E29C7">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401" w:author="Gabrielle Boisrame" w:date="2019-01-07T10:05:00Z" w:initials="GB">
    <w:p w14:paraId="196F41DB" w14:textId="388D9BDA" w:rsidR="000E323A" w:rsidRDefault="000E323A">
      <w:pPr>
        <w:pStyle w:val="CommentText"/>
      </w:pPr>
      <w:r>
        <w:rPr>
          <w:rStyle w:val="CommentReference"/>
        </w:rPr>
        <w:annotationRef/>
      </w:r>
      <w:r>
        <w:t>This is Sugarloaf,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63355731" w15:done="0"/>
  <w15:commentEx w15:paraId="350C0998" w15:done="0"/>
  <w15:commentEx w15:paraId="3AAC1ACE" w15:done="0"/>
  <w15:commentEx w15:paraId="332345D7" w15:done="0"/>
  <w15:commentEx w15:paraId="2810753F" w15:done="0"/>
  <w15:commentEx w15:paraId="691B5617" w15:done="0"/>
  <w15:commentEx w15:paraId="5FFD0873" w15:done="0"/>
  <w15:commentEx w15:paraId="6B50F124" w15:done="0"/>
  <w15:commentEx w15:paraId="7379F549" w15:done="0"/>
  <w15:commentEx w15:paraId="5ED5A27E" w15:paraIdParent="7379F549" w15:done="0"/>
  <w15:commentEx w15:paraId="57107750" w15:done="0"/>
  <w15:commentEx w15:paraId="7458E802" w15:done="0"/>
  <w15:commentEx w15:paraId="5A8C9041" w15:done="0"/>
  <w15:commentEx w15:paraId="7B709E52" w15:done="0"/>
  <w15:commentEx w15:paraId="0BEF1FB2" w15:done="0"/>
  <w15:commentEx w15:paraId="4895AF71" w15:done="0"/>
  <w15:commentEx w15:paraId="530E1DD2" w15:done="0"/>
  <w15:commentEx w15:paraId="001A3F5C" w15:paraIdParent="530E1DD2" w15:done="0"/>
  <w15:commentEx w15:paraId="7B7C02C7" w15:done="0"/>
  <w15:commentEx w15:paraId="6B43E391" w15:paraIdParent="7B7C02C7" w15:done="0"/>
  <w15:commentEx w15:paraId="298257C9" w15:done="0"/>
  <w15:commentEx w15:paraId="19001A95" w15:paraIdParent="298257C9" w15:done="0"/>
  <w15:commentEx w15:paraId="14772027" w15:done="0"/>
  <w15:commentEx w15:paraId="188F215A" w15:done="0"/>
  <w15:commentEx w15:paraId="45FF40CD" w15:done="0"/>
  <w15:commentEx w15:paraId="6C65E0C5" w15:done="0"/>
  <w15:commentEx w15:paraId="5B6E266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21997842" w15:paraIdParent="596E03AF" w15:done="0"/>
  <w15:commentEx w15:paraId="17E48F82" w15:done="0"/>
  <w15:commentEx w15:paraId="43979ADD" w15:done="0"/>
  <w15:commentEx w15:paraId="4168FE13" w15:done="0"/>
  <w15:commentEx w15:paraId="485BB239" w15:paraIdParent="4168FE13" w15:done="0"/>
  <w15:commentEx w15:paraId="1F06D248" w15:done="0"/>
  <w15:commentEx w15:paraId="08F5EDA2" w15:paraIdParent="1F06D248" w15:done="0"/>
  <w15:commentEx w15:paraId="41F6EA4E" w15:paraIdParent="1F06D248" w15:done="0"/>
  <w15:commentEx w15:paraId="2BFD4B63" w15:done="0"/>
  <w15:commentEx w15:paraId="75E2D500" w15:done="0"/>
  <w15:commentEx w15:paraId="267837EE" w15:done="0"/>
  <w15:commentEx w15:paraId="10518364" w15:paraIdParent="267837EE" w15:done="0"/>
  <w15:commentEx w15:paraId="49F04F14" w15:paraIdParent="267837EE" w15:done="0"/>
  <w15:commentEx w15:paraId="2C26D7F8" w15:done="0"/>
  <w15:commentEx w15:paraId="2C1ADDD0" w15:done="0"/>
  <w15:commentEx w15:paraId="4AB9686D" w15:paraIdParent="2C1ADDD0" w15:done="0"/>
  <w15:commentEx w15:paraId="4C502D22" w15:done="0"/>
  <w15:commentEx w15:paraId="34533F1B" w15:done="0"/>
  <w15:commentEx w15:paraId="7AB0796B" w15:done="0"/>
  <w15:commentEx w15:paraId="196F4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332345D7" w16cid:durableId="1FDA13A2"/>
  <w16cid:commentId w16cid:paraId="2810753F" w16cid:durableId="1FDA13B1"/>
  <w16cid:commentId w16cid:paraId="691B5617" w16cid:durableId="1F7C658C"/>
  <w16cid:commentId w16cid:paraId="5FFD0873" w16cid:durableId="1F7C320A"/>
  <w16cid:commentId w16cid:paraId="6B50F124" w16cid:durableId="1F7C08D5"/>
  <w16cid:commentId w16cid:paraId="7379F549" w16cid:durableId="1FB0F9E8"/>
  <w16cid:commentId w16cid:paraId="5ED5A27E" w16cid:durableId="1FBA0F71"/>
  <w16cid:commentId w16cid:paraId="7458E802" w16cid:durableId="1FD74E6D"/>
  <w16cid:commentId w16cid:paraId="5A8C9041" w16cid:durableId="1FD74EAE"/>
  <w16cid:commentId w16cid:paraId="0BEF1FB2" w16cid:durableId="1FD752B3"/>
  <w16cid:commentId w16cid:paraId="4895AF71" w16cid:durableId="1FD752EF"/>
  <w16cid:commentId w16cid:paraId="530E1DD2" w16cid:durableId="1FB0FE3F"/>
  <w16cid:commentId w16cid:paraId="001A3F5C" w16cid:durableId="1FBA0F75"/>
  <w16cid:commentId w16cid:paraId="7B7C02C7" w16cid:durableId="1FBA0F76"/>
  <w16cid:commentId w16cid:paraId="6B43E391" w16cid:durableId="1FCE1E2A"/>
  <w16cid:commentId w16cid:paraId="298257C9" w16cid:durableId="1FB53AA3"/>
  <w16cid:commentId w16cid:paraId="19001A95" w16cid:durableId="1FBA0F79"/>
  <w16cid:commentId w16cid:paraId="14772027" w16cid:durableId="1F7C08D8"/>
  <w16cid:commentId w16cid:paraId="188F215A" w16cid:durableId="1F7C08D9"/>
  <w16cid:commentId w16cid:paraId="45FF40CD" w16cid:durableId="1F7C08DA"/>
  <w16cid:commentId w16cid:paraId="6C65E0C5" w16cid:durableId="1F7C08DB"/>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17E48F82" w16cid:durableId="1FBA0F84"/>
  <w16cid:commentId w16cid:paraId="43979ADD" w16cid:durableId="1FD7655F"/>
  <w16cid:commentId w16cid:paraId="4168FE13" w16cid:durableId="1FD76325"/>
  <w16cid:commentId w16cid:paraId="1F06D248" w16cid:durableId="1FB8DB43"/>
  <w16cid:commentId w16cid:paraId="08F5EDA2" w16cid:durableId="1FBA0F86"/>
  <w16cid:commentId w16cid:paraId="41F6EA4E" w16cid:durableId="1FCD1499"/>
  <w16cid:commentId w16cid:paraId="75E2D500" w16cid:durableId="1F7C08DC"/>
  <w16cid:commentId w16cid:paraId="267837EE" w16cid:durableId="1FBA0F8A"/>
  <w16cid:commentId w16cid:paraId="10518364" w16cid:durableId="1FBA0F8B"/>
  <w16cid:commentId w16cid:paraId="2C26D7F8" w16cid:durableId="1FBA0F8C"/>
  <w16cid:commentId w16cid:paraId="4AB9686D" w16cid:durableId="1FD8CA74"/>
  <w16cid:commentId w16cid:paraId="34533F1B" w16cid:durableId="1FDA36F2"/>
  <w16cid:commentId w16cid:paraId="7AB0796B" w16cid:durableId="1FDA35E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0012DE" w14:textId="77777777" w:rsidR="00F72D40" w:rsidRDefault="00F72D40" w:rsidP="00D55DA2">
      <w:r>
        <w:separator/>
      </w:r>
    </w:p>
  </w:endnote>
  <w:endnote w:type="continuationSeparator" w:id="0">
    <w:p w14:paraId="13203DF4" w14:textId="77777777" w:rsidR="00F72D40" w:rsidRDefault="00F72D40" w:rsidP="00D55DA2">
      <w:r>
        <w:continuationSeparator/>
      </w:r>
    </w:p>
  </w:endnote>
  <w:endnote w:type="continuationNotice" w:id="1">
    <w:p w14:paraId="20062DF8" w14:textId="77777777" w:rsidR="00F72D40" w:rsidRDefault="00F72D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AE09DE" w:rsidRDefault="00AE09D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AE09DE" w:rsidRDefault="00AE09DE"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1DBD7EA" w:rsidR="00AE09DE" w:rsidRDefault="00AE09DE"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5F26">
      <w:rPr>
        <w:rStyle w:val="PageNumber"/>
        <w:noProof/>
      </w:rPr>
      <w:t>36</w:t>
    </w:r>
    <w:r>
      <w:rPr>
        <w:rStyle w:val="PageNumber"/>
      </w:rPr>
      <w:fldChar w:fldCharType="end"/>
    </w:r>
  </w:p>
  <w:p w14:paraId="0D3A7669" w14:textId="77777777" w:rsidR="00AE09DE" w:rsidRDefault="00AE09DE"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DCA5D9" w14:textId="77777777" w:rsidR="00F72D40" w:rsidRDefault="00F72D40" w:rsidP="00D55DA2">
      <w:r>
        <w:separator/>
      </w:r>
    </w:p>
  </w:footnote>
  <w:footnote w:type="continuationSeparator" w:id="0">
    <w:p w14:paraId="49AFCAA3" w14:textId="77777777" w:rsidR="00F72D40" w:rsidRDefault="00F72D40" w:rsidP="00D55DA2">
      <w:r>
        <w:continuationSeparator/>
      </w:r>
    </w:p>
  </w:footnote>
  <w:footnote w:type="continuationNotice" w:id="1">
    <w:p w14:paraId="5C816AC5" w14:textId="77777777" w:rsidR="00F72D40" w:rsidRDefault="00F72D4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95144" w14:textId="77777777" w:rsidR="00AE09DE" w:rsidRDefault="00AE09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rson w15:author="Sally Thompson">
    <w15:presenceInfo w15:providerId="AD" w15:userId="S::sallyt@berkeley.edu::d1d1f16a-ec2b-4737-9ead-11df4814808d"/>
  </w15:person>
  <w15:person w15:author="Jens Stevens">
    <w15:presenceInfo w15:providerId="Windows Live" w15:userId="ea8d6281ed9038ac"/>
  </w15:person>
  <w15:person w15:author="Gabrielle">
    <w15:presenceInfo w15:providerId="None" w15:userId="Gabrielle"/>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24BA0"/>
    <w:rsid w:val="0003234E"/>
    <w:rsid w:val="00032F37"/>
    <w:rsid w:val="00040459"/>
    <w:rsid w:val="00041E5E"/>
    <w:rsid w:val="0004320D"/>
    <w:rsid w:val="00044E93"/>
    <w:rsid w:val="00051899"/>
    <w:rsid w:val="00051A5D"/>
    <w:rsid w:val="000546FA"/>
    <w:rsid w:val="00057A9F"/>
    <w:rsid w:val="00060598"/>
    <w:rsid w:val="00061CE0"/>
    <w:rsid w:val="00065F98"/>
    <w:rsid w:val="00066F63"/>
    <w:rsid w:val="0007030B"/>
    <w:rsid w:val="0007073A"/>
    <w:rsid w:val="000732D6"/>
    <w:rsid w:val="00076EE7"/>
    <w:rsid w:val="0008070D"/>
    <w:rsid w:val="00083323"/>
    <w:rsid w:val="000838C2"/>
    <w:rsid w:val="00087182"/>
    <w:rsid w:val="00090BDB"/>
    <w:rsid w:val="00090C40"/>
    <w:rsid w:val="00090C49"/>
    <w:rsid w:val="0009214A"/>
    <w:rsid w:val="0009483D"/>
    <w:rsid w:val="000A0B47"/>
    <w:rsid w:val="000A143F"/>
    <w:rsid w:val="000A1C2E"/>
    <w:rsid w:val="000A5F26"/>
    <w:rsid w:val="000B08AB"/>
    <w:rsid w:val="000B1662"/>
    <w:rsid w:val="000B22D1"/>
    <w:rsid w:val="000B61C4"/>
    <w:rsid w:val="000B65C5"/>
    <w:rsid w:val="000B6716"/>
    <w:rsid w:val="000C0EEC"/>
    <w:rsid w:val="000C2D17"/>
    <w:rsid w:val="000C4C4D"/>
    <w:rsid w:val="000D085D"/>
    <w:rsid w:val="000D21FB"/>
    <w:rsid w:val="000D2B66"/>
    <w:rsid w:val="000D434C"/>
    <w:rsid w:val="000D45F0"/>
    <w:rsid w:val="000D6138"/>
    <w:rsid w:val="000D621A"/>
    <w:rsid w:val="000E0240"/>
    <w:rsid w:val="000E10DE"/>
    <w:rsid w:val="000E1805"/>
    <w:rsid w:val="000E26C3"/>
    <w:rsid w:val="000E323A"/>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3DE4"/>
    <w:rsid w:val="00211BDE"/>
    <w:rsid w:val="00222366"/>
    <w:rsid w:val="00223D6B"/>
    <w:rsid w:val="00230B00"/>
    <w:rsid w:val="00230BA5"/>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11B9"/>
    <w:rsid w:val="002E23F9"/>
    <w:rsid w:val="002E277E"/>
    <w:rsid w:val="002E488E"/>
    <w:rsid w:val="002E599C"/>
    <w:rsid w:val="002F17AB"/>
    <w:rsid w:val="002F4166"/>
    <w:rsid w:val="002F4CED"/>
    <w:rsid w:val="002F5B52"/>
    <w:rsid w:val="002F5E13"/>
    <w:rsid w:val="00300BCD"/>
    <w:rsid w:val="00304322"/>
    <w:rsid w:val="00306DDE"/>
    <w:rsid w:val="00307361"/>
    <w:rsid w:val="0032228A"/>
    <w:rsid w:val="00323B2C"/>
    <w:rsid w:val="00330578"/>
    <w:rsid w:val="00336096"/>
    <w:rsid w:val="003368DA"/>
    <w:rsid w:val="00345D27"/>
    <w:rsid w:val="00350309"/>
    <w:rsid w:val="00353048"/>
    <w:rsid w:val="00361115"/>
    <w:rsid w:val="00364834"/>
    <w:rsid w:val="003655A3"/>
    <w:rsid w:val="00370C5E"/>
    <w:rsid w:val="00371BF8"/>
    <w:rsid w:val="003774CC"/>
    <w:rsid w:val="00380B80"/>
    <w:rsid w:val="00383FE2"/>
    <w:rsid w:val="0039290B"/>
    <w:rsid w:val="00393BC7"/>
    <w:rsid w:val="00395A53"/>
    <w:rsid w:val="003A2D90"/>
    <w:rsid w:val="003A6AED"/>
    <w:rsid w:val="003B169F"/>
    <w:rsid w:val="003B7241"/>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6A3"/>
    <w:rsid w:val="00420E77"/>
    <w:rsid w:val="00424424"/>
    <w:rsid w:val="004254BD"/>
    <w:rsid w:val="00425786"/>
    <w:rsid w:val="004275F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971DF"/>
    <w:rsid w:val="00497A5E"/>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0373"/>
    <w:rsid w:val="00522FA8"/>
    <w:rsid w:val="00526BDE"/>
    <w:rsid w:val="00527361"/>
    <w:rsid w:val="00527EC9"/>
    <w:rsid w:val="00530CA1"/>
    <w:rsid w:val="00531A2E"/>
    <w:rsid w:val="00533CFE"/>
    <w:rsid w:val="005402A8"/>
    <w:rsid w:val="005403CA"/>
    <w:rsid w:val="00542197"/>
    <w:rsid w:val="0055355C"/>
    <w:rsid w:val="00553B8E"/>
    <w:rsid w:val="00554F03"/>
    <w:rsid w:val="005569AD"/>
    <w:rsid w:val="00561DB2"/>
    <w:rsid w:val="00566E8B"/>
    <w:rsid w:val="005702BD"/>
    <w:rsid w:val="00574A02"/>
    <w:rsid w:val="00575E32"/>
    <w:rsid w:val="00581374"/>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3F97"/>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C3C82"/>
    <w:rsid w:val="006D11A9"/>
    <w:rsid w:val="006E0810"/>
    <w:rsid w:val="006E17F3"/>
    <w:rsid w:val="006E5DA9"/>
    <w:rsid w:val="006E7CD5"/>
    <w:rsid w:val="006F0C26"/>
    <w:rsid w:val="006F2822"/>
    <w:rsid w:val="006F57A3"/>
    <w:rsid w:val="006F7E76"/>
    <w:rsid w:val="006F7FF1"/>
    <w:rsid w:val="00701169"/>
    <w:rsid w:val="007060E1"/>
    <w:rsid w:val="00706487"/>
    <w:rsid w:val="00707242"/>
    <w:rsid w:val="0070726F"/>
    <w:rsid w:val="00711C83"/>
    <w:rsid w:val="00713A4D"/>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4D75"/>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0779"/>
    <w:rsid w:val="007D14DF"/>
    <w:rsid w:val="007D3030"/>
    <w:rsid w:val="007D3A0A"/>
    <w:rsid w:val="007D6FBF"/>
    <w:rsid w:val="007E29C7"/>
    <w:rsid w:val="007E5381"/>
    <w:rsid w:val="007E78E5"/>
    <w:rsid w:val="007F1B68"/>
    <w:rsid w:val="007F6184"/>
    <w:rsid w:val="00803715"/>
    <w:rsid w:val="00805AAB"/>
    <w:rsid w:val="00806C1D"/>
    <w:rsid w:val="00810F48"/>
    <w:rsid w:val="008126F8"/>
    <w:rsid w:val="00812D8E"/>
    <w:rsid w:val="0081321A"/>
    <w:rsid w:val="00814BFA"/>
    <w:rsid w:val="00825753"/>
    <w:rsid w:val="0083110E"/>
    <w:rsid w:val="00831CB9"/>
    <w:rsid w:val="00832545"/>
    <w:rsid w:val="008325E4"/>
    <w:rsid w:val="00833C10"/>
    <w:rsid w:val="00834975"/>
    <w:rsid w:val="00834984"/>
    <w:rsid w:val="0084138A"/>
    <w:rsid w:val="008434E7"/>
    <w:rsid w:val="00850161"/>
    <w:rsid w:val="0085421B"/>
    <w:rsid w:val="00855601"/>
    <w:rsid w:val="00855ADD"/>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2C14"/>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58C6"/>
    <w:rsid w:val="00922657"/>
    <w:rsid w:val="0092289A"/>
    <w:rsid w:val="009230B3"/>
    <w:rsid w:val="009253CF"/>
    <w:rsid w:val="00927329"/>
    <w:rsid w:val="009314EC"/>
    <w:rsid w:val="00935DC7"/>
    <w:rsid w:val="00937D60"/>
    <w:rsid w:val="00943487"/>
    <w:rsid w:val="0095273F"/>
    <w:rsid w:val="009544F9"/>
    <w:rsid w:val="009555C1"/>
    <w:rsid w:val="00962861"/>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B6214"/>
    <w:rsid w:val="009C595A"/>
    <w:rsid w:val="009C5EB9"/>
    <w:rsid w:val="009D00A6"/>
    <w:rsid w:val="009D20B4"/>
    <w:rsid w:val="009D4BF7"/>
    <w:rsid w:val="009D6FF8"/>
    <w:rsid w:val="009E0E8B"/>
    <w:rsid w:val="009E1323"/>
    <w:rsid w:val="009E1FB9"/>
    <w:rsid w:val="009E3E08"/>
    <w:rsid w:val="009E740F"/>
    <w:rsid w:val="009F0BE3"/>
    <w:rsid w:val="009F15AB"/>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52D90"/>
    <w:rsid w:val="00A62837"/>
    <w:rsid w:val="00A63051"/>
    <w:rsid w:val="00A636FB"/>
    <w:rsid w:val="00A73785"/>
    <w:rsid w:val="00A77A17"/>
    <w:rsid w:val="00A81ACD"/>
    <w:rsid w:val="00A839EB"/>
    <w:rsid w:val="00A87428"/>
    <w:rsid w:val="00A90470"/>
    <w:rsid w:val="00A91A42"/>
    <w:rsid w:val="00A9202A"/>
    <w:rsid w:val="00AA0A5E"/>
    <w:rsid w:val="00AA0F50"/>
    <w:rsid w:val="00AA3089"/>
    <w:rsid w:val="00AA48F9"/>
    <w:rsid w:val="00AA4E93"/>
    <w:rsid w:val="00AA5C93"/>
    <w:rsid w:val="00AA683F"/>
    <w:rsid w:val="00AA78F1"/>
    <w:rsid w:val="00AA7A52"/>
    <w:rsid w:val="00AB1EEC"/>
    <w:rsid w:val="00AB6E59"/>
    <w:rsid w:val="00AB7402"/>
    <w:rsid w:val="00AC6212"/>
    <w:rsid w:val="00AD10CC"/>
    <w:rsid w:val="00AD3797"/>
    <w:rsid w:val="00AD5975"/>
    <w:rsid w:val="00AD5B95"/>
    <w:rsid w:val="00AD7A57"/>
    <w:rsid w:val="00AE0958"/>
    <w:rsid w:val="00AE09DE"/>
    <w:rsid w:val="00AF4E1E"/>
    <w:rsid w:val="00AF69A0"/>
    <w:rsid w:val="00AF6D4E"/>
    <w:rsid w:val="00AF76DE"/>
    <w:rsid w:val="00B055BE"/>
    <w:rsid w:val="00B060D7"/>
    <w:rsid w:val="00B10776"/>
    <w:rsid w:val="00B12E2A"/>
    <w:rsid w:val="00B13593"/>
    <w:rsid w:val="00B13A54"/>
    <w:rsid w:val="00B141C5"/>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5D52"/>
    <w:rsid w:val="00B56EF7"/>
    <w:rsid w:val="00B62C24"/>
    <w:rsid w:val="00B63476"/>
    <w:rsid w:val="00B643CC"/>
    <w:rsid w:val="00B75D81"/>
    <w:rsid w:val="00B80042"/>
    <w:rsid w:val="00B80E03"/>
    <w:rsid w:val="00B81470"/>
    <w:rsid w:val="00B83B01"/>
    <w:rsid w:val="00B84E42"/>
    <w:rsid w:val="00B91069"/>
    <w:rsid w:val="00B9453B"/>
    <w:rsid w:val="00B945C2"/>
    <w:rsid w:val="00B94CDA"/>
    <w:rsid w:val="00B94E67"/>
    <w:rsid w:val="00B959C3"/>
    <w:rsid w:val="00B95F01"/>
    <w:rsid w:val="00BA1466"/>
    <w:rsid w:val="00BA376B"/>
    <w:rsid w:val="00BA46BE"/>
    <w:rsid w:val="00BA777D"/>
    <w:rsid w:val="00BB090D"/>
    <w:rsid w:val="00BB1BBD"/>
    <w:rsid w:val="00BB1F84"/>
    <w:rsid w:val="00BB24D7"/>
    <w:rsid w:val="00BB35B4"/>
    <w:rsid w:val="00BC2E6C"/>
    <w:rsid w:val="00BC70AA"/>
    <w:rsid w:val="00BC79FA"/>
    <w:rsid w:val="00BD0EAC"/>
    <w:rsid w:val="00BD41B7"/>
    <w:rsid w:val="00BD5B4D"/>
    <w:rsid w:val="00BE3BF1"/>
    <w:rsid w:val="00BE4CCA"/>
    <w:rsid w:val="00BF161B"/>
    <w:rsid w:val="00BF7DD9"/>
    <w:rsid w:val="00C00F21"/>
    <w:rsid w:val="00C01FCA"/>
    <w:rsid w:val="00C03CE0"/>
    <w:rsid w:val="00C05904"/>
    <w:rsid w:val="00C05E75"/>
    <w:rsid w:val="00C063AF"/>
    <w:rsid w:val="00C1503E"/>
    <w:rsid w:val="00C22570"/>
    <w:rsid w:val="00C30590"/>
    <w:rsid w:val="00C31C76"/>
    <w:rsid w:val="00C35B4F"/>
    <w:rsid w:val="00C377CA"/>
    <w:rsid w:val="00C37E3D"/>
    <w:rsid w:val="00C40B67"/>
    <w:rsid w:val="00C4360B"/>
    <w:rsid w:val="00C44245"/>
    <w:rsid w:val="00C4438A"/>
    <w:rsid w:val="00C45949"/>
    <w:rsid w:val="00C53A96"/>
    <w:rsid w:val="00C53C6C"/>
    <w:rsid w:val="00C5450E"/>
    <w:rsid w:val="00C6221E"/>
    <w:rsid w:val="00C65CA8"/>
    <w:rsid w:val="00C66BF3"/>
    <w:rsid w:val="00C66FCB"/>
    <w:rsid w:val="00C74122"/>
    <w:rsid w:val="00C748B9"/>
    <w:rsid w:val="00C771A6"/>
    <w:rsid w:val="00C9028F"/>
    <w:rsid w:val="00C91445"/>
    <w:rsid w:val="00C91E79"/>
    <w:rsid w:val="00C9780E"/>
    <w:rsid w:val="00CA5F49"/>
    <w:rsid w:val="00CC3B93"/>
    <w:rsid w:val="00CC5781"/>
    <w:rsid w:val="00CC61A1"/>
    <w:rsid w:val="00CC6A12"/>
    <w:rsid w:val="00CD201C"/>
    <w:rsid w:val="00CD49F1"/>
    <w:rsid w:val="00CD5CD5"/>
    <w:rsid w:val="00CE40CC"/>
    <w:rsid w:val="00CF254C"/>
    <w:rsid w:val="00CF62F0"/>
    <w:rsid w:val="00D0563E"/>
    <w:rsid w:val="00D06315"/>
    <w:rsid w:val="00D1368B"/>
    <w:rsid w:val="00D14105"/>
    <w:rsid w:val="00D148F7"/>
    <w:rsid w:val="00D16654"/>
    <w:rsid w:val="00D20ABC"/>
    <w:rsid w:val="00D20AC0"/>
    <w:rsid w:val="00D24153"/>
    <w:rsid w:val="00D259F0"/>
    <w:rsid w:val="00D2614D"/>
    <w:rsid w:val="00D35A07"/>
    <w:rsid w:val="00D36BD2"/>
    <w:rsid w:val="00D4180B"/>
    <w:rsid w:val="00D418B6"/>
    <w:rsid w:val="00D4368D"/>
    <w:rsid w:val="00D46BB4"/>
    <w:rsid w:val="00D47119"/>
    <w:rsid w:val="00D53BBE"/>
    <w:rsid w:val="00D55DA2"/>
    <w:rsid w:val="00D61373"/>
    <w:rsid w:val="00D628DD"/>
    <w:rsid w:val="00D65DBF"/>
    <w:rsid w:val="00D6761D"/>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4D70"/>
    <w:rsid w:val="00E676B5"/>
    <w:rsid w:val="00E7279F"/>
    <w:rsid w:val="00E752B9"/>
    <w:rsid w:val="00E83584"/>
    <w:rsid w:val="00E83F00"/>
    <w:rsid w:val="00E84328"/>
    <w:rsid w:val="00E864FC"/>
    <w:rsid w:val="00E9272D"/>
    <w:rsid w:val="00E93832"/>
    <w:rsid w:val="00E95E3E"/>
    <w:rsid w:val="00EA0993"/>
    <w:rsid w:val="00EA1E29"/>
    <w:rsid w:val="00EA204D"/>
    <w:rsid w:val="00EA3110"/>
    <w:rsid w:val="00EA5DDB"/>
    <w:rsid w:val="00EA6EB4"/>
    <w:rsid w:val="00EB24AE"/>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6CF"/>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1521"/>
    <w:rsid w:val="00F64B2F"/>
    <w:rsid w:val="00F654CC"/>
    <w:rsid w:val="00F67ACE"/>
    <w:rsid w:val="00F7083F"/>
    <w:rsid w:val="00F72D40"/>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F15AB"/>
    <w:pPr>
      <w:spacing w:after="200"/>
    </w:pPr>
    <w:rPr>
      <w:i/>
      <w:iCs/>
      <w:color w:val="1F497D"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2071029174">
          <w:marLeft w:val="0"/>
          <w:marRight w:val="0"/>
          <w:marTop w:val="0"/>
          <w:marBottom w:val="0"/>
          <w:divBdr>
            <w:top w:val="none" w:sz="0" w:space="0" w:color="auto"/>
            <w:left w:val="none" w:sz="0" w:space="0" w:color="auto"/>
            <w:bottom w:val="none" w:sz="0" w:space="0" w:color="auto"/>
            <w:right w:val="none" w:sz="0" w:space="0" w:color="auto"/>
          </w:divBdr>
        </w:div>
        <w:div w:id="177038978">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473642751">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494535903">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sChild>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92977735">
          <w:marLeft w:val="0"/>
          <w:marRight w:val="0"/>
          <w:marTop w:val="0"/>
          <w:marBottom w:val="0"/>
          <w:divBdr>
            <w:top w:val="none" w:sz="0" w:space="0" w:color="auto"/>
            <w:left w:val="none" w:sz="0" w:space="0" w:color="auto"/>
            <w:bottom w:val="none" w:sz="0" w:space="0" w:color="auto"/>
            <w:right w:val="none" w:sz="0" w:space="0" w:color="auto"/>
          </w:divBdr>
        </w:div>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277757331">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150371803">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sChild>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759914144">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71410-294E-46C0-95A5-475629597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40</Pages>
  <Words>7189</Words>
  <Characters>4098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5</cp:revision>
  <cp:lastPrinted>2013-12-07T23:09:00Z</cp:lastPrinted>
  <dcterms:created xsi:type="dcterms:W3CDTF">2019-01-06T04:47:00Z</dcterms:created>
  <dcterms:modified xsi:type="dcterms:W3CDTF">2019-01-07T18:34:00Z</dcterms:modified>
</cp:coreProperties>
</file>